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A221FB" w14:textId="7C40E69E" w:rsidR="00AF1028" w:rsidRPr="00882819" w:rsidRDefault="00AF1028" w:rsidP="000D62D2">
      <w:pPr>
        <w:pStyle w:val="Heading1"/>
      </w:pPr>
      <w:r w:rsidRPr="00882819">
        <w:t>We can do more for you!  Librarian</w:t>
      </w:r>
      <w:r w:rsidR="002D343E" w:rsidRPr="00882819">
        <w:t xml:space="preserve">s can work </w:t>
      </w:r>
      <w:r w:rsidRPr="00882819">
        <w:t>as part of your research team</w:t>
      </w:r>
      <w:r w:rsidR="00CF5AA8" w:rsidRPr="00882819">
        <w:t>: Working with the National Centre for Research Methods</w:t>
      </w:r>
      <w:r w:rsidRPr="00882819">
        <w:t>.</w:t>
      </w:r>
    </w:p>
    <w:p w14:paraId="5DFE89C0" w14:textId="364707BE" w:rsidR="00AF1028" w:rsidRDefault="00AF1028" w:rsidP="00EA4EEA">
      <w:r w:rsidRPr="00882819">
        <w:t xml:space="preserve">“The traditional role of the </w:t>
      </w:r>
      <w:r w:rsidR="00616165" w:rsidRPr="00882819">
        <w:t xml:space="preserve">Library and </w:t>
      </w:r>
      <w:r w:rsidRPr="00882819">
        <w:t xml:space="preserve">Librarian is changing” </w:t>
      </w:r>
      <w:r w:rsidR="00A71D69" w:rsidRPr="00882819">
        <w:t xml:space="preserve">is a phrase that </w:t>
      </w:r>
      <w:r w:rsidRPr="00882819">
        <w:t>has</w:t>
      </w:r>
      <w:r w:rsidR="00616165" w:rsidRPr="00882819">
        <w:t xml:space="preserve"> been heard </w:t>
      </w:r>
      <w:r w:rsidR="00EA4EEA">
        <w:t>for a long time</w:t>
      </w:r>
      <w:r w:rsidR="00616165" w:rsidRPr="00882819">
        <w:t xml:space="preserve"> </w:t>
      </w:r>
      <w:r w:rsidR="00A71D69" w:rsidRPr="00882819">
        <w:t xml:space="preserve">but may </w:t>
      </w:r>
      <w:r w:rsidR="00616165" w:rsidRPr="00882819">
        <w:t xml:space="preserve">never </w:t>
      </w:r>
      <w:r w:rsidR="00A71D69" w:rsidRPr="00882819">
        <w:t xml:space="preserve">be </w:t>
      </w:r>
      <w:r w:rsidR="00616165" w:rsidRPr="00882819">
        <w:t>truer than now.  The benefits of the digital age are many and search engines such as Google have opened the door to the delights of knowledge</w:t>
      </w:r>
      <w:r w:rsidR="00220E1F" w:rsidRPr="00882819">
        <w:t>,</w:t>
      </w:r>
      <w:r w:rsidR="00616165" w:rsidRPr="00882819">
        <w:t xml:space="preserve"> previously hidden in musty</w:t>
      </w:r>
      <w:r w:rsidR="00A76566" w:rsidRPr="00882819">
        <w:t xml:space="preserve"> tomes such as </w:t>
      </w:r>
      <w:r w:rsidR="00616165" w:rsidRPr="00882819">
        <w:t xml:space="preserve">Abstracting and Indexing </w:t>
      </w:r>
      <w:r w:rsidR="00C73778" w:rsidRPr="00882819">
        <w:t>publications</w:t>
      </w:r>
      <w:r w:rsidR="00616165" w:rsidRPr="00882819">
        <w:t>.</w:t>
      </w:r>
      <w:r w:rsidR="00220E1F" w:rsidRPr="00882819">
        <w:t xml:space="preserve">  Data and information now pours from many different sources, leading to opportunities in research that were not possible previously. </w:t>
      </w:r>
      <w:r w:rsidR="0047447B">
        <w:t xml:space="preserve"> </w:t>
      </w:r>
      <w:r w:rsidR="00616165" w:rsidRPr="00882819">
        <w:t>With these benefits come new challenges</w:t>
      </w:r>
      <w:r w:rsidR="000A3201">
        <w:t>:</w:t>
      </w:r>
      <w:r w:rsidR="00616165" w:rsidRPr="00882819">
        <w:t xml:space="preserve"> how do you find the best information</w:t>
      </w:r>
      <w:r w:rsidR="000A3201">
        <w:t>;</w:t>
      </w:r>
      <w:r w:rsidR="00616165" w:rsidRPr="00882819">
        <w:t xml:space="preserve"> how do you manage </w:t>
      </w:r>
      <w:r w:rsidR="00A71D69" w:rsidRPr="00882819">
        <w:t>what you find or create</w:t>
      </w:r>
      <w:r w:rsidR="000A3201">
        <w:t>;</w:t>
      </w:r>
      <w:r w:rsidR="00616165" w:rsidRPr="00882819">
        <w:t xml:space="preserve"> how do you save the documents </w:t>
      </w:r>
      <w:r w:rsidR="00C73778" w:rsidRPr="00882819">
        <w:t>so that you can retrieve them later</w:t>
      </w:r>
      <w:r w:rsidR="000A3201">
        <w:t>;</w:t>
      </w:r>
      <w:r w:rsidR="006F1468" w:rsidRPr="00882819">
        <w:t xml:space="preserve"> wh</w:t>
      </w:r>
      <w:r w:rsidR="000A3201">
        <w:t>ere can I find help and support for my research project with these tasks</w:t>
      </w:r>
      <w:r w:rsidR="006F1468" w:rsidRPr="00882819">
        <w:t>?</w:t>
      </w:r>
      <w:r w:rsidR="00220E1F" w:rsidRPr="00882819">
        <w:t xml:space="preserve">  And the answer is ‘get the librarian </w:t>
      </w:r>
      <w:r w:rsidR="008E3D9A" w:rsidRPr="00882819">
        <w:t>integrated into your team</w:t>
      </w:r>
      <w:r w:rsidR="00220E1F" w:rsidRPr="00882819">
        <w:t xml:space="preserve">’! </w:t>
      </w:r>
    </w:p>
    <w:p w14:paraId="533C481C" w14:textId="0D40B4B8" w:rsidR="0047447B" w:rsidRPr="00882819" w:rsidRDefault="0047447B" w:rsidP="00EA4EEA">
      <w:r>
        <w:rPr>
          <w:noProof/>
        </w:rPr>
        <w:drawing>
          <wp:inline distT="0" distB="0" distL="0" distR="0" wp14:anchorId="0661B749" wp14:editId="26056058">
            <wp:extent cx="2857500" cy="10001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aaU.png"/>
                    <pic:cNvPicPr/>
                  </pic:nvPicPr>
                  <pic:blipFill>
                    <a:blip r:embed="rId9">
                      <a:extLst>
                        <a:ext uri="{28A0092B-C50C-407E-A947-70E740481C1C}">
                          <a14:useLocalDpi xmlns:a14="http://schemas.microsoft.com/office/drawing/2010/main" val="0"/>
                        </a:ext>
                      </a:extLst>
                    </a:blip>
                    <a:stretch>
                      <a:fillRect/>
                    </a:stretch>
                  </pic:blipFill>
                  <pic:spPr>
                    <a:xfrm>
                      <a:off x="0" y="0"/>
                      <a:ext cx="2857500" cy="1000125"/>
                    </a:xfrm>
                    <a:prstGeom prst="rect">
                      <a:avLst/>
                    </a:prstGeom>
                  </pic:spPr>
                </pic:pic>
              </a:graphicData>
            </a:graphic>
          </wp:inline>
        </w:drawing>
      </w:r>
    </w:p>
    <w:p w14:paraId="08F7765A" w14:textId="7071DCB0" w:rsidR="00273B44" w:rsidRDefault="006F1468" w:rsidP="006C2F3C">
      <w:r w:rsidRPr="00882819">
        <w:t xml:space="preserve">Earlier this year </w:t>
      </w:r>
      <w:r w:rsidR="002D343E" w:rsidRPr="00882819">
        <w:t xml:space="preserve">the </w:t>
      </w:r>
      <w:r w:rsidR="004466F9" w:rsidRPr="00882819">
        <w:t>“</w:t>
      </w:r>
      <w:hyperlink r:id="rId10" w:history="1">
        <w:r w:rsidR="002D343E" w:rsidRPr="001E3159">
          <w:rPr>
            <w:rStyle w:val="Hyperlink"/>
          </w:rPr>
          <w:t>IT</w:t>
        </w:r>
        <w:r w:rsidR="00CF5AA8" w:rsidRPr="001E3159">
          <w:rPr>
            <w:rStyle w:val="Hyperlink"/>
          </w:rPr>
          <w:t xml:space="preserve"> as a Utility Network</w:t>
        </w:r>
      </w:hyperlink>
      <w:r w:rsidR="004466F9" w:rsidRPr="00882819">
        <w:t>”</w:t>
      </w:r>
      <w:r w:rsidR="00CF5AA8" w:rsidRPr="00882819">
        <w:t xml:space="preserve"> offered an</w:t>
      </w:r>
      <w:r w:rsidR="002D343E" w:rsidRPr="00882819">
        <w:t xml:space="preserve"> opportunity for a Librarian to be</w:t>
      </w:r>
      <w:r w:rsidR="000A3201">
        <w:t xml:space="preserve"> </w:t>
      </w:r>
      <w:r w:rsidR="00FB73E1" w:rsidRPr="00882819">
        <w:t xml:space="preserve">embedded in </w:t>
      </w:r>
      <w:r w:rsidR="002D343E" w:rsidRPr="00882819">
        <w:t>an academic research team for two months</w:t>
      </w:r>
      <w:r w:rsidR="00CF5AA8" w:rsidRPr="00882819">
        <w:t xml:space="preserve"> </w:t>
      </w:r>
      <w:r w:rsidR="002D343E" w:rsidRPr="00882819">
        <w:t xml:space="preserve">to support and </w:t>
      </w:r>
      <w:r w:rsidR="00CF5AA8" w:rsidRPr="00882819">
        <w:t>contribute</w:t>
      </w:r>
      <w:r w:rsidR="002D343E" w:rsidRPr="00882819">
        <w:t xml:space="preserve"> to the</w:t>
      </w:r>
      <w:r w:rsidR="00F545E9" w:rsidRPr="00882819">
        <w:t>ir work</w:t>
      </w:r>
      <w:r w:rsidR="00CF5AA8" w:rsidRPr="00882819">
        <w:t>. A</w:t>
      </w:r>
      <w:r w:rsidR="002D343E" w:rsidRPr="00882819">
        <w:t xml:space="preserve">t the same time </w:t>
      </w:r>
      <w:hyperlink r:id="rId11" w:history="1">
        <w:r w:rsidR="0045204F" w:rsidRPr="00FD3C4C">
          <w:rPr>
            <w:rStyle w:val="Hyperlink"/>
          </w:rPr>
          <w:t>Prof David Martin</w:t>
        </w:r>
      </w:hyperlink>
      <w:r w:rsidR="0045204F">
        <w:t xml:space="preserve"> at </w:t>
      </w:r>
      <w:r w:rsidR="002D343E" w:rsidRPr="00882819">
        <w:t xml:space="preserve">the National Centre for Research Methods (NCRM) was looking </w:t>
      </w:r>
      <w:r w:rsidR="004466F9" w:rsidRPr="00882819">
        <w:t>for help with a</w:t>
      </w:r>
      <w:r w:rsidR="001D4DAC" w:rsidRPr="00882819">
        <w:t xml:space="preserve"> review</w:t>
      </w:r>
      <w:r w:rsidR="002D343E" w:rsidRPr="00882819">
        <w:t xml:space="preserve"> of the </w:t>
      </w:r>
      <w:r w:rsidR="00CF5AA8" w:rsidRPr="00882819">
        <w:t xml:space="preserve">Social Science </w:t>
      </w:r>
      <w:r w:rsidR="002D343E" w:rsidRPr="00882819">
        <w:t>Research M</w:t>
      </w:r>
      <w:r w:rsidR="000A267D" w:rsidRPr="00882819">
        <w:t xml:space="preserve">ethods </w:t>
      </w:r>
      <w:r w:rsidR="002D343E" w:rsidRPr="00882819">
        <w:t>Typology</w:t>
      </w:r>
      <w:r w:rsidR="007F74B4" w:rsidRPr="00882819">
        <w:rPr>
          <w:rStyle w:val="FootnoteReference"/>
        </w:rPr>
        <w:footnoteReference w:id="1"/>
      </w:r>
      <w:r w:rsidR="002D343E" w:rsidRPr="00882819">
        <w:t xml:space="preserve"> </w:t>
      </w:r>
      <w:r w:rsidR="002D343E" w:rsidRPr="00882819">
        <w:fldChar w:fldCharType="begin"/>
      </w:r>
      <w:r w:rsidR="002D343E" w:rsidRPr="00882819">
        <w:instrText xml:space="preserve"> ADDIN EN.CITE &lt;EndNote&gt;&lt;Cite&gt;&lt;Author&gt;Beissel-Durrant&lt;/Author&gt;&lt;Year&gt;2004&lt;/Year&gt;&lt;RecNum&gt;37&lt;/RecNum&gt;&lt;DisplayText&gt;(Beissel-Durrant, 2004)&lt;/DisplayText&gt;&lt;record&gt;&lt;rec-number&gt;37&lt;/rec-number&gt;&lt;foreign-keys&gt;&lt;key app="EN" db-id="sdtrw5vxq59tr9e2tvhvw5ec5etwas52wrfx" timestamp="1402070893"&gt;37&lt;/key&gt;&lt;/foreign-keys&gt;&lt;ref-type name="Report"&gt;27&lt;/ref-type&gt;&lt;contributors&gt;&lt;authors&gt;&lt;author&gt;Beissel-Durrant, Gabriele&lt;/author&gt;&lt;/authors&gt;&lt;tertiary-authors&gt;&lt;author&gt;University of Southampton&lt;/author&gt;&lt;/tertiary-authors&gt;&lt;/contributors&gt;&lt;titles&gt;&lt;title&gt;A typology of resarch methods within the social sciences&lt;/title&gt;&lt;/titles&gt;&lt;pages&gt;21&lt;/pages&gt;&lt;dates&gt;&lt;year&gt;2004&lt;/year&gt;&lt;/dates&gt;&lt;pub-location&gt;Southampton&lt;/pub-location&gt;&lt;publisher&gt;ESRC National Centre for Research Methods (NCRM)&lt;/publisher&gt;&lt;urls&gt;&lt;related-urls&gt;&lt;url&gt;http://eprints.soton.ac.uk/id/eprint/34817&lt;/url&gt;&lt;/related-urls&gt;&lt;/urls&gt;&lt;/record&gt;&lt;/Cite&gt;&lt;/EndNote&gt;</w:instrText>
      </w:r>
      <w:r w:rsidR="002D343E" w:rsidRPr="00882819">
        <w:fldChar w:fldCharType="separate"/>
      </w:r>
      <w:r w:rsidR="002D343E" w:rsidRPr="00882819">
        <w:rPr>
          <w:noProof/>
        </w:rPr>
        <w:t>(Beissel-Durrant, 2004)</w:t>
      </w:r>
      <w:r w:rsidR="002D343E" w:rsidRPr="00882819">
        <w:fldChar w:fldCharType="end"/>
      </w:r>
      <w:r w:rsidR="0099092B" w:rsidRPr="00882819">
        <w:t xml:space="preserve"> </w:t>
      </w:r>
      <w:r w:rsidR="004466F9" w:rsidRPr="00882819">
        <w:t xml:space="preserve">and its use </w:t>
      </w:r>
      <w:r w:rsidR="005A704F" w:rsidRPr="00882819">
        <w:t>o</w:t>
      </w:r>
      <w:r w:rsidR="001D4DAC" w:rsidRPr="00882819">
        <w:t xml:space="preserve">n the NCRM </w:t>
      </w:r>
      <w:r w:rsidR="0099092B" w:rsidRPr="00882819">
        <w:t xml:space="preserve">website and </w:t>
      </w:r>
      <w:r w:rsidR="005A704F" w:rsidRPr="00882819">
        <w:t xml:space="preserve">in their </w:t>
      </w:r>
      <w:r w:rsidR="0099092B" w:rsidRPr="00882819">
        <w:t xml:space="preserve">databases, </w:t>
      </w:r>
      <w:r w:rsidR="000A3201">
        <w:t xml:space="preserve">as part of </w:t>
      </w:r>
      <w:r w:rsidR="00CF5AA8" w:rsidRPr="00882819">
        <w:t xml:space="preserve"> the launch of the new Centre in October 2014.  </w:t>
      </w:r>
      <w:r w:rsidR="005E52B0" w:rsidRPr="00882819">
        <w:t xml:space="preserve">This was an ideal opportunity and, following a successful application, </w:t>
      </w:r>
      <w:r w:rsidR="000A267D" w:rsidRPr="00882819">
        <w:t>I</w:t>
      </w:r>
      <w:r w:rsidR="00DA430C" w:rsidRPr="00882819">
        <w:t xml:space="preserve"> started </w:t>
      </w:r>
      <w:r w:rsidR="005E52B0" w:rsidRPr="00882819">
        <w:t xml:space="preserve">to work with NCRM </w:t>
      </w:r>
      <w:r w:rsidR="000A267D" w:rsidRPr="00882819">
        <w:t xml:space="preserve">2.5 days a week </w:t>
      </w:r>
      <w:r w:rsidR="005E52B0" w:rsidRPr="00882819">
        <w:t>in May</w:t>
      </w:r>
      <w:r w:rsidR="00F545E9" w:rsidRPr="00882819">
        <w:t xml:space="preserve"> this year.</w:t>
      </w:r>
      <w:r w:rsidR="000A267D" w:rsidRPr="00882819">
        <w:t xml:space="preserve">  Although I have been an Academic Liaison Librarian for some years now, this was different.  No longer was I based in the</w:t>
      </w:r>
      <w:r w:rsidR="009E438A" w:rsidRPr="00882819">
        <w:t xml:space="preserve"> comfort of a</w:t>
      </w:r>
      <w:r w:rsidR="000A267D" w:rsidRPr="00882819">
        <w:t xml:space="preserve"> Library building waiting for enquiries to come to my desk or inbox.  Instead I was hot-desking in</w:t>
      </w:r>
      <w:r w:rsidR="00EA4EEA">
        <w:t xml:space="preserve"> NCRM staff offices, bumping in</w:t>
      </w:r>
      <w:r w:rsidR="000A267D" w:rsidRPr="00882819">
        <w:t>to academic and research colleagues, and focussing on a specific problem</w:t>
      </w:r>
      <w:r w:rsidR="00760FA2" w:rsidRPr="00882819">
        <w:t xml:space="preserve"> that would benefit from the skills and knowledge of both academic and librarian.</w:t>
      </w:r>
    </w:p>
    <w:p w14:paraId="374DD248" w14:textId="48B2429C" w:rsidR="0047447B" w:rsidRPr="00882819" w:rsidRDefault="0047447B" w:rsidP="006C2F3C">
      <w:r>
        <w:rPr>
          <w:noProof/>
        </w:rPr>
        <w:drawing>
          <wp:inline distT="0" distB="0" distL="0" distR="0" wp14:anchorId="79B23153" wp14:editId="469F7E7D">
            <wp:extent cx="5274310" cy="6496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rm_logo@2x.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649605"/>
                    </a:xfrm>
                    <a:prstGeom prst="rect">
                      <a:avLst/>
                    </a:prstGeom>
                  </pic:spPr>
                </pic:pic>
              </a:graphicData>
            </a:graphic>
          </wp:inline>
        </w:drawing>
      </w:r>
    </w:p>
    <w:p w14:paraId="188407E1" w14:textId="64B09922" w:rsidR="00121F41" w:rsidRPr="00882819" w:rsidRDefault="0099092B" w:rsidP="006C2F3C">
      <w:r w:rsidRPr="00882819">
        <w:t>Having r</w:t>
      </w:r>
      <w:r w:rsidR="005A704F" w:rsidRPr="00882819">
        <w:t xml:space="preserve">eceived a warm welcome from </w:t>
      </w:r>
      <w:r w:rsidRPr="00882819">
        <w:t xml:space="preserve">the team, I got down to the task at hand.  I needed to </w:t>
      </w:r>
      <w:r w:rsidR="00A23615" w:rsidRPr="00882819">
        <w:t xml:space="preserve">get to know the </w:t>
      </w:r>
      <w:r w:rsidR="005A704F" w:rsidRPr="00882819">
        <w:t xml:space="preserve">individual </w:t>
      </w:r>
      <w:r w:rsidR="00A23615" w:rsidRPr="00882819">
        <w:t xml:space="preserve">team members and familiarise myself with </w:t>
      </w:r>
      <w:r w:rsidR="00FB73E1" w:rsidRPr="00882819">
        <w:t xml:space="preserve">goals that had to be achieved. </w:t>
      </w:r>
      <w:r w:rsidR="00575D8B" w:rsidRPr="00882819">
        <w:t xml:space="preserve">These are two key elements of the role of an </w:t>
      </w:r>
      <w:r w:rsidR="00575D8B" w:rsidRPr="00882819">
        <w:lastRenderedPageBreak/>
        <w:t>embedded librarian</w:t>
      </w:r>
      <w:r w:rsidR="0060340E" w:rsidRPr="00882819">
        <w:t xml:space="preserve"> </w:t>
      </w:r>
      <w:r w:rsidR="0060340E" w:rsidRPr="00882819">
        <w:fldChar w:fldCharType="begin"/>
      </w:r>
      <w:r w:rsidR="006C2F3C">
        <w:instrText xml:space="preserve"> ADDIN EN.CITE &lt;EndNote&gt;&lt;Cite&gt;&lt;Author&gt;Shumaker&lt;/Author&gt;&lt;Year&gt;2012&lt;/Year&gt;&lt;RecNum&gt;97&lt;/RecNum&gt;&lt;DisplayText&gt;(Shumaker, 2012)&lt;/DisplayText&gt;&lt;record&gt;&lt;rec-number&gt;97&lt;/rec-number&gt;&lt;foreign-keys&gt;&lt;key app="EN" db-id="sdtrw5vxq59tr9e2tvhvw5ec5etwas52wrfx" timestamp="1415986280"&gt;97&lt;/key&gt;&lt;/foreign-keys&gt;&lt;ref-type name="Electronic Book"&gt;44&lt;/ref-type&gt;&lt;contributors&gt;&lt;authors&gt;&lt;author&gt;Shumaker, David&lt;/author&gt;&lt;/authors&gt;&lt;/contributors&gt;&lt;titles&gt;&lt;title&gt;The embedded librarian: innovative strategies for taking knowledge where it&amp;apos;s needed / David Shumaker&lt;/title&gt;&lt;/titles&gt;&lt;keywords&gt;&lt;keyword&gt;Reference services (Libraries)&lt;/keyword&gt;&lt;keyword&gt;Libraries and institutions&lt;/keyword&gt;&lt;keyword&gt;Librarians -- Professional relationships&lt;/keyword&gt;&lt;keyword&gt;Librarians -- Effect of technological innovations on&lt;/keyword&gt;&lt;keyword&gt;Teams in the workplace&lt;/keyword&gt;&lt;/keywords&gt;&lt;dates&gt;&lt;year&gt;2012&lt;/year&gt;&lt;/dates&gt;&lt;publisher&gt;Medford, New Jersey : Information Today, Inc.&lt;/publisher&gt;&lt;urls&gt;&lt;related-urls&gt;&lt;url&gt;http://site.ebrary.com/lib/soton/Doc?id=10576472&lt;/url&gt;&lt;/related-urls&gt;&lt;/urls&gt;&lt;remote-database-name&gt;cat02326a&lt;/remote-database-name&gt;&lt;remote-database-provider&gt;EBSCOhost&lt;/remote-database-provider&gt;&lt;/record&gt;&lt;/Cite&gt;&lt;/EndNote&gt;</w:instrText>
      </w:r>
      <w:r w:rsidR="0060340E" w:rsidRPr="00882819">
        <w:fldChar w:fldCharType="separate"/>
      </w:r>
      <w:r w:rsidR="009C35F2" w:rsidRPr="00882819">
        <w:rPr>
          <w:noProof/>
        </w:rPr>
        <w:t>(Shumaker, 2012)</w:t>
      </w:r>
      <w:r w:rsidR="0060340E" w:rsidRPr="00882819">
        <w:fldChar w:fldCharType="end"/>
      </w:r>
      <w:r w:rsidR="00575D8B" w:rsidRPr="00882819">
        <w:t xml:space="preserve">. </w:t>
      </w:r>
      <w:r w:rsidR="00FB73E1" w:rsidRPr="00882819">
        <w:t xml:space="preserve">  I had </w:t>
      </w:r>
      <w:r w:rsidR="00121F41" w:rsidRPr="00882819">
        <w:t xml:space="preserve">to </w:t>
      </w:r>
      <w:r w:rsidR="00575D8B" w:rsidRPr="00882819">
        <w:t>find out</w:t>
      </w:r>
      <w:r w:rsidRPr="00882819">
        <w:t xml:space="preserve"> what the different </w:t>
      </w:r>
      <w:r w:rsidR="00EA4EEA">
        <w:t>individuals</w:t>
      </w:r>
      <w:r w:rsidRPr="00882819">
        <w:t xml:space="preserve"> were working on, how these related to the typology</w:t>
      </w:r>
      <w:r w:rsidR="00575D8B" w:rsidRPr="00882819">
        <w:t xml:space="preserve"> and how I could </w:t>
      </w:r>
      <w:r w:rsidR="00121F41" w:rsidRPr="00882819">
        <w:t>contribute to the required outcome</w:t>
      </w:r>
      <w:r w:rsidRPr="00882819">
        <w:t>.  Were they users of the typology</w:t>
      </w:r>
      <w:r w:rsidR="00222219" w:rsidRPr="00882819">
        <w:t>? W</w:t>
      </w:r>
      <w:r w:rsidRPr="00882819">
        <w:t xml:space="preserve">ere they working on the infrastructure </w:t>
      </w:r>
      <w:r w:rsidR="00222219" w:rsidRPr="00882819">
        <w:t xml:space="preserve">that </w:t>
      </w:r>
      <w:r w:rsidR="00232EFC" w:rsidRPr="00882819">
        <w:t>incorporate</w:t>
      </w:r>
      <w:r w:rsidR="00EA4EEA">
        <w:t>d use of</w:t>
      </w:r>
      <w:r w:rsidR="00232EFC" w:rsidRPr="00882819">
        <w:t xml:space="preserve"> the typology</w:t>
      </w:r>
      <w:r w:rsidR="00EA4EEA">
        <w:t xml:space="preserve"> in</w:t>
      </w:r>
      <w:r w:rsidRPr="00882819">
        <w:t xml:space="preserve"> the new</w:t>
      </w:r>
      <w:r w:rsidR="00222219" w:rsidRPr="00882819">
        <w:t xml:space="preserve"> website?</w:t>
      </w:r>
      <w:r w:rsidRPr="00882819">
        <w:t xml:space="preserve"> </w:t>
      </w:r>
      <w:r w:rsidR="00222219" w:rsidRPr="00882819">
        <w:t>How did they make use of the typology terms – was it for retrieval or as descripti</w:t>
      </w:r>
      <w:r w:rsidR="00121F41" w:rsidRPr="00882819">
        <w:t xml:space="preserve">on of publications or events?  </w:t>
      </w:r>
    </w:p>
    <w:p w14:paraId="1C2F0A86" w14:textId="73F8B244" w:rsidR="00273B44" w:rsidRPr="00882819" w:rsidRDefault="00121F41" w:rsidP="006C2F3C">
      <w:r w:rsidRPr="00882819">
        <w:t xml:space="preserve">Another key element </w:t>
      </w:r>
      <w:r w:rsidR="005A704F" w:rsidRPr="00882819">
        <w:t xml:space="preserve">of being embedded </w:t>
      </w:r>
      <w:r w:rsidR="008307F8" w:rsidRPr="00882819">
        <w:t>was that of being “fully ‘</w:t>
      </w:r>
      <w:r w:rsidRPr="00882819">
        <w:t>read</w:t>
      </w:r>
      <w:r w:rsidR="009C35F2" w:rsidRPr="00882819">
        <w:t xml:space="preserve"> </w:t>
      </w:r>
      <w:r w:rsidR="008307F8" w:rsidRPr="00882819">
        <w:t>into’</w:t>
      </w:r>
      <w:r w:rsidRPr="00882819">
        <w:t xml:space="preserve"> the nature of the work</w:t>
      </w:r>
      <w:r w:rsidR="009C35F2" w:rsidRPr="00882819">
        <w:t xml:space="preserve">” </w:t>
      </w:r>
      <w:r w:rsidR="009C35F2" w:rsidRPr="00882819">
        <w:fldChar w:fldCharType="begin"/>
      </w:r>
      <w:r w:rsidR="006C2F3C">
        <w:instrText xml:space="preserve"> ADDIN EN.CITE &lt;EndNote&gt;&lt;Cite&gt;&lt;Author&gt;Shumaker&lt;/Author&gt;&lt;Year&gt;2012&lt;/Year&gt;&lt;RecNum&gt;97&lt;/RecNum&gt;&lt;Suffix&gt; p.5&lt;/Suffix&gt;&lt;DisplayText&gt;(Shumaker, 2012 p.5)&lt;/DisplayText&gt;&lt;record&gt;&lt;rec-number&gt;97&lt;/rec-number&gt;&lt;foreign-keys&gt;&lt;key app="EN" db-id="sdtrw5vxq59tr9e2tvhvw5ec5etwas52wrfx" timestamp="1415986280"&gt;97&lt;/key&gt;&lt;/foreign-keys&gt;&lt;ref-type name="Electronic Book"&gt;44&lt;/ref-type&gt;&lt;contributors&gt;&lt;authors&gt;&lt;author&gt;Shumaker, David&lt;/author&gt;&lt;/authors&gt;&lt;/contributors&gt;&lt;titles&gt;&lt;title&gt;The embedded librarian: innovative strategies for taking knowledge where it&amp;apos;s needed / David Shumaker&lt;/title&gt;&lt;/titles&gt;&lt;keywords&gt;&lt;keyword&gt;Reference services (Libraries)&lt;/keyword&gt;&lt;keyword&gt;Libraries and institutions&lt;/keyword&gt;&lt;keyword&gt;Librarians -- Professional relationships&lt;/keyword&gt;&lt;keyword&gt;Librarians -- Effect of technological innovations on&lt;/keyword&gt;&lt;keyword&gt;Teams in the workplace&lt;/keyword&gt;&lt;/keywords&gt;&lt;dates&gt;&lt;year&gt;2012&lt;/year&gt;&lt;/dates&gt;&lt;publisher&gt;Medford, New Jersey : Information Today, Inc.&lt;/publisher&gt;&lt;urls&gt;&lt;related-urls&gt;&lt;url&gt;http://site.ebrary.com/lib/soton/Doc?id=10576472&lt;/url&gt;&lt;/related-urls&gt;&lt;/urls&gt;&lt;remote-database-name&gt;cat02326a&lt;/remote-database-name&gt;&lt;remote-database-provider&gt;EBSCOhost&lt;/remote-database-provider&gt;&lt;/record&gt;&lt;/Cite&gt;&lt;/EndNote&gt;</w:instrText>
      </w:r>
      <w:r w:rsidR="009C35F2" w:rsidRPr="00882819">
        <w:fldChar w:fldCharType="separate"/>
      </w:r>
      <w:r w:rsidR="009C35F2" w:rsidRPr="00882819">
        <w:rPr>
          <w:noProof/>
        </w:rPr>
        <w:t>(Shumaker, 2012 p.5)</w:t>
      </w:r>
      <w:r w:rsidR="009C35F2" w:rsidRPr="00882819">
        <w:fldChar w:fldCharType="end"/>
      </w:r>
      <w:r w:rsidR="009C35F2" w:rsidRPr="00882819">
        <w:t xml:space="preserve"> so another of</w:t>
      </w:r>
      <w:r w:rsidR="00222219" w:rsidRPr="00882819">
        <w:t xml:space="preserve"> my </w:t>
      </w:r>
      <w:r w:rsidR="009C35F2" w:rsidRPr="00882819">
        <w:t xml:space="preserve">early </w:t>
      </w:r>
      <w:r w:rsidR="00222219" w:rsidRPr="00882819">
        <w:t>task</w:t>
      </w:r>
      <w:r w:rsidR="009C35F2" w:rsidRPr="00882819">
        <w:t>s</w:t>
      </w:r>
      <w:r w:rsidR="00222219" w:rsidRPr="00882819">
        <w:t xml:space="preserve"> was to become familiar with the concept and purpose of a typology</w:t>
      </w:r>
      <w:r w:rsidR="009C35F2" w:rsidRPr="00882819">
        <w:t xml:space="preserve"> and</w:t>
      </w:r>
      <w:r w:rsidR="00222219" w:rsidRPr="00882819">
        <w:t xml:space="preserve"> why it had been chosen originally</w:t>
      </w:r>
      <w:r w:rsidR="009C35F2" w:rsidRPr="00882819">
        <w:t xml:space="preserve">. </w:t>
      </w:r>
      <w:r w:rsidR="005A704F" w:rsidRPr="00882819">
        <w:t xml:space="preserve">This was followed by </w:t>
      </w:r>
      <w:r w:rsidR="009C35F2" w:rsidRPr="00882819">
        <w:t>a search of the</w:t>
      </w:r>
      <w:r w:rsidR="00166EC8" w:rsidRPr="00882819">
        <w:t xml:space="preserve"> literature </w:t>
      </w:r>
      <w:r w:rsidR="009C35F2" w:rsidRPr="00882819">
        <w:t xml:space="preserve">to see if </w:t>
      </w:r>
      <w:r w:rsidR="005A704F" w:rsidRPr="00882819">
        <w:t xml:space="preserve">there </w:t>
      </w:r>
      <w:r w:rsidR="00E94C14" w:rsidRPr="00882819">
        <w:t xml:space="preserve">was anything </w:t>
      </w:r>
      <w:r w:rsidR="00166EC8" w:rsidRPr="00882819">
        <w:t xml:space="preserve">that pointed to </w:t>
      </w:r>
      <w:r w:rsidR="005A704F" w:rsidRPr="00882819">
        <w:t xml:space="preserve">whether </w:t>
      </w:r>
      <w:r w:rsidR="00222219" w:rsidRPr="00882819">
        <w:t>newer technologies</w:t>
      </w:r>
      <w:r w:rsidR="009C35F2" w:rsidRPr="00882819">
        <w:t xml:space="preserve">, such as tagging or elastic searching, </w:t>
      </w:r>
      <w:r w:rsidR="00166EC8" w:rsidRPr="00882819">
        <w:t xml:space="preserve">or </w:t>
      </w:r>
      <w:r w:rsidR="004079F2" w:rsidRPr="00882819">
        <w:t>the</w:t>
      </w:r>
      <w:r w:rsidR="009C35F2" w:rsidRPr="00882819">
        <w:t xml:space="preserve"> </w:t>
      </w:r>
      <w:r w:rsidR="00E94C14" w:rsidRPr="00882819">
        <w:t>use of a</w:t>
      </w:r>
      <w:r w:rsidR="00166EC8" w:rsidRPr="00882819">
        <w:t xml:space="preserve"> more formal structure, along the lines of HASSET </w:t>
      </w:r>
      <w:r w:rsidR="00166EC8" w:rsidRPr="00882819">
        <w:fldChar w:fldCharType="begin"/>
      </w:r>
      <w:r w:rsidR="00166EC8" w:rsidRPr="00882819">
        <w:instrText xml:space="preserve"> ADDIN EN.CITE &lt;EndNote&gt;&lt;Cite&gt;&lt;Author&gt;UK Data Archive&lt;/Author&gt;&lt;Year&gt;2011&lt;/Year&gt;&lt;RecNum&gt;71&lt;/RecNum&gt;&lt;DisplayText&gt;(UK Data Archive, 2011)&lt;/DisplayText&gt;&lt;record&gt;&lt;rec-number&gt;71&lt;/rec-number&gt;&lt;foreign-keys&gt;&lt;key app="EN" db-id="sdtrw5vxq59tr9e2tvhvw5ec5etwas52wrfx" timestamp="1414062509"&gt;71&lt;/key&gt;&lt;/foreign-keys&gt;&lt;ref-type name="Online Database"&gt;45&lt;/ref-type&gt;&lt;contributors&gt;&lt;authors&gt;&lt;author&gt;UK Data Archive,&lt;/author&gt;&lt;/authors&gt;&lt;/contributors&gt;&lt;titles&gt;&lt;title&gt;HASSET Thesaurus (3.0)&lt;/title&gt;&lt;/titles&gt;&lt;dates&gt;&lt;year&gt;2011&lt;/year&gt;&lt;pub-dates&gt;&lt;date&gt;23rd October 2014&lt;/date&gt;&lt;/pub-dates&gt;&lt;/dates&gt;&lt;urls&gt;&lt;related-urls&gt;&lt;url&gt;http://www.data-archive.ac.uk/find/hasset-thesaurus&lt;/url&gt;&lt;/related-urls&gt;&lt;/urls&gt;&lt;/record&gt;&lt;/Cite&gt;&lt;/EndNote&gt;</w:instrText>
      </w:r>
      <w:r w:rsidR="00166EC8" w:rsidRPr="00882819">
        <w:fldChar w:fldCharType="separate"/>
      </w:r>
      <w:r w:rsidR="00166EC8" w:rsidRPr="00882819">
        <w:rPr>
          <w:noProof/>
        </w:rPr>
        <w:t>(UK Data Archive, 2011)</w:t>
      </w:r>
      <w:r w:rsidR="00166EC8" w:rsidRPr="00882819">
        <w:fldChar w:fldCharType="end"/>
      </w:r>
      <w:r w:rsidR="00166EC8" w:rsidRPr="00882819">
        <w:t xml:space="preserve"> </w:t>
      </w:r>
      <w:r w:rsidR="005A704F" w:rsidRPr="00882819">
        <w:t xml:space="preserve">would be </w:t>
      </w:r>
      <w:r w:rsidR="00166EC8" w:rsidRPr="00882819">
        <w:t>a better way forward.</w:t>
      </w:r>
      <w:r w:rsidR="00222219" w:rsidRPr="00882819">
        <w:t xml:space="preserve"> </w:t>
      </w:r>
    </w:p>
    <w:p w14:paraId="53B36A9B" w14:textId="45655E08" w:rsidR="005333A9" w:rsidRPr="00882819" w:rsidRDefault="00725F8A" w:rsidP="001E2031">
      <w:hyperlink r:id="rId13" w:history="1">
        <w:r w:rsidR="00C93C9B" w:rsidRPr="00882819">
          <w:rPr>
            <w:rStyle w:val="Hyperlink"/>
          </w:rPr>
          <w:t>Rebekah Luff</w:t>
        </w:r>
      </w:hyperlink>
      <w:r w:rsidR="00C93C9B" w:rsidRPr="00882819">
        <w:t xml:space="preserve">, Senior Research Fellow was responsible for the Typology review </w:t>
      </w:r>
      <w:r w:rsidR="005333A9" w:rsidRPr="00882819">
        <w:t>in NCRM</w:t>
      </w:r>
      <w:r w:rsidR="00C93C9B" w:rsidRPr="00882819">
        <w:t>.  The review</w:t>
      </w:r>
      <w:r w:rsidR="00E147E3" w:rsidRPr="00882819">
        <w:t xml:space="preserve"> was i</w:t>
      </w:r>
      <w:r w:rsidR="0066129F" w:rsidRPr="00882819">
        <w:t xml:space="preserve">n response to a demand for more specific terms to be included to improve description </w:t>
      </w:r>
      <w:r w:rsidR="00E147E3" w:rsidRPr="00882819">
        <w:t xml:space="preserve">of material </w:t>
      </w:r>
      <w:r w:rsidR="0066129F" w:rsidRPr="00882819">
        <w:t xml:space="preserve">and </w:t>
      </w:r>
      <w:r w:rsidR="00E147E3" w:rsidRPr="00882819">
        <w:t xml:space="preserve">also from </w:t>
      </w:r>
      <w:r w:rsidR="0066129F" w:rsidRPr="00882819">
        <w:t xml:space="preserve">comments </w:t>
      </w:r>
      <w:r w:rsidR="00E147E3" w:rsidRPr="00882819">
        <w:t>about</w:t>
      </w:r>
      <w:r w:rsidR="0066129F" w:rsidRPr="00882819">
        <w:t xml:space="preserve"> some of the terminology being </w:t>
      </w:r>
      <w:r w:rsidR="00E147E3" w:rsidRPr="00882819">
        <w:t xml:space="preserve">used </w:t>
      </w:r>
      <w:r w:rsidR="0066129F" w:rsidRPr="00882819">
        <w:t>in a strange form</w:t>
      </w:r>
      <w:r w:rsidR="00E147E3" w:rsidRPr="00882819">
        <w:t>, for</w:t>
      </w:r>
      <w:r w:rsidR="0066129F" w:rsidRPr="00882819">
        <w:t xml:space="preserve"> example, </w:t>
      </w:r>
      <w:r w:rsidR="00E147E3" w:rsidRPr="00882819">
        <w:t xml:space="preserve"> the use of </w:t>
      </w:r>
      <w:r w:rsidR="0066129F" w:rsidRPr="00882819">
        <w:t xml:space="preserve"> ‘Questioning’ </w:t>
      </w:r>
      <w:r w:rsidR="00E147E3" w:rsidRPr="00882819">
        <w:t>rather than</w:t>
      </w:r>
      <w:r w:rsidR="0066129F" w:rsidRPr="00882819">
        <w:t xml:space="preserve"> ‘Questionnaires’. As an experienced researcher R</w:t>
      </w:r>
      <w:r w:rsidR="00E94C14" w:rsidRPr="00882819">
        <w:t xml:space="preserve">ebekah was able to </w:t>
      </w:r>
      <w:r w:rsidR="00E147E3" w:rsidRPr="00882819">
        <w:t xml:space="preserve">understand the rationale behind the original structure and to weigh new terms identified through the review process.  </w:t>
      </w:r>
      <w:r w:rsidR="00C93C9B" w:rsidRPr="00882819">
        <w:t xml:space="preserve">Working alongside Rebekah was </w:t>
      </w:r>
      <w:hyperlink r:id="rId14" w:history="1">
        <w:r w:rsidR="00C93C9B" w:rsidRPr="00882819">
          <w:rPr>
            <w:rStyle w:val="Hyperlink"/>
          </w:rPr>
          <w:t>Arshad Khan</w:t>
        </w:r>
      </w:hyperlink>
      <w:r w:rsidR="00C93C9B" w:rsidRPr="00882819">
        <w:t xml:space="preserve">, </w:t>
      </w:r>
      <w:r w:rsidR="001E2031" w:rsidRPr="00882819">
        <w:t>Research Assistant</w:t>
      </w:r>
      <w:r w:rsidR="00C93C9B" w:rsidRPr="00882819">
        <w:t xml:space="preserve"> and </w:t>
      </w:r>
      <w:hyperlink r:id="rId15" w:history="1">
        <w:r w:rsidR="00C93C9B" w:rsidRPr="00882819">
          <w:rPr>
            <w:rStyle w:val="Hyperlink"/>
          </w:rPr>
          <w:t>Jon Earley</w:t>
        </w:r>
      </w:hyperlink>
      <w:r w:rsidR="00C93C9B" w:rsidRPr="00882819">
        <w:t xml:space="preserve">, IT Coordinator and Web Developer.  </w:t>
      </w:r>
    </w:p>
    <w:p w14:paraId="250D916E" w14:textId="77777777" w:rsidR="0066129F" w:rsidRPr="00882819" w:rsidRDefault="0066129F" w:rsidP="00E147E3">
      <w:r w:rsidRPr="00882819">
        <w:t>A</w:t>
      </w:r>
      <w:r w:rsidR="0062278D" w:rsidRPr="00882819">
        <w:t>r</w:t>
      </w:r>
      <w:r w:rsidRPr="00882819">
        <w:t>shad had bee</w:t>
      </w:r>
      <w:r w:rsidR="0062278D" w:rsidRPr="00882819">
        <w:t xml:space="preserve">n tasked with incorporating the Restore website </w:t>
      </w:r>
      <w:r w:rsidR="007039E6" w:rsidRPr="00882819">
        <w:t xml:space="preserve">content </w:t>
      </w:r>
      <w:r w:rsidR="0062278D" w:rsidRPr="00882819">
        <w:t>(</w:t>
      </w:r>
      <w:hyperlink r:id="rId16" w:history="1">
        <w:r w:rsidR="00127A33" w:rsidRPr="00882819">
          <w:rPr>
            <w:rStyle w:val="Hyperlink"/>
          </w:rPr>
          <w:t>http://www.restore.ac.uk/</w:t>
        </w:r>
      </w:hyperlink>
      <w:r w:rsidR="0062278D" w:rsidRPr="00882819">
        <w:t>)</w:t>
      </w:r>
      <w:r w:rsidR="00127A33" w:rsidRPr="00882819">
        <w:t xml:space="preserve"> into the new NCRM website</w:t>
      </w:r>
      <w:r w:rsidR="007039E6" w:rsidRPr="00882819">
        <w:t xml:space="preserve"> and</w:t>
      </w:r>
      <w:r w:rsidR="00127A33" w:rsidRPr="00882819">
        <w:t xml:space="preserve"> enabl</w:t>
      </w:r>
      <w:r w:rsidR="007039E6" w:rsidRPr="00882819">
        <w:t>ing</w:t>
      </w:r>
      <w:r w:rsidR="00127A33" w:rsidRPr="00882819">
        <w:t xml:space="preserve"> </w:t>
      </w:r>
      <w:r w:rsidR="007039E6" w:rsidRPr="00882819">
        <w:t>material to</w:t>
      </w:r>
      <w:r w:rsidR="00E147E3" w:rsidRPr="00882819">
        <w:t xml:space="preserve"> be retrieved,</w:t>
      </w:r>
      <w:r w:rsidR="007039E6" w:rsidRPr="00882819">
        <w:t xml:space="preserve"> making use of elastic searching </w:t>
      </w:r>
      <w:r w:rsidR="00E147E3" w:rsidRPr="00882819">
        <w:t>and incorporating</w:t>
      </w:r>
      <w:r w:rsidR="00841EF3" w:rsidRPr="00882819">
        <w:t xml:space="preserve"> use of</w:t>
      </w:r>
      <w:r w:rsidR="00E147E3" w:rsidRPr="00882819">
        <w:t xml:space="preserve"> typology terms.  </w:t>
      </w:r>
    </w:p>
    <w:p w14:paraId="1490E9A1" w14:textId="77777777" w:rsidR="008B69AA" w:rsidRPr="00882819" w:rsidRDefault="00127A33" w:rsidP="002D7A8D">
      <w:r w:rsidRPr="00882819">
        <w:t xml:space="preserve">Jon had responsibility for the website development and the two key databases – NCRM ePrints Repository and the Training and Events Database.  These both make significant use of the typology to describe the materials </w:t>
      </w:r>
      <w:r w:rsidR="00E147E3" w:rsidRPr="00882819">
        <w:t>entered so it was important to consider the impact of any recommended changes.</w:t>
      </w:r>
      <w:r w:rsidR="00DC3137" w:rsidRPr="00882819">
        <w:t xml:space="preserve">  </w:t>
      </w:r>
      <w:r w:rsidR="008B69AA" w:rsidRPr="00882819">
        <w:t xml:space="preserve">As the new Centre had a launch date of October </w:t>
      </w:r>
      <w:r w:rsidR="00841EF3" w:rsidRPr="00882819">
        <w:t xml:space="preserve">the work had to be completed in sufficient time to allow these to be incorporated when the website went live. </w:t>
      </w:r>
    </w:p>
    <w:p w14:paraId="165F6F9A" w14:textId="77777777" w:rsidR="00ED24AF" w:rsidRPr="00882819" w:rsidRDefault="008F525B" w:rsidP="00ED24AF">
      <w:r w:rsidRPr="00882819">
        <w:t xml:space="preserve">I was to look at the information management </w:t>
      </w:r>
      <w:r w:rsidR="00DC3137" w:rsidRPr="00882819">
        <w:t xml:space="preserve">issues </w:t>
      </w:r>
      <w:r w:rsidRPr="00882819">
        <w:t>around the use and application of the</w:t>
      </w:r>
      <w:r w:rsidR="00657614" w:rsidRPr="00882819">
        <w:t xml:space="preserve"> typology</w:t>
      </w:r>
      <w:r w:rsidR="00342D04" w:rsidRPr="00882819">
        <w:t>,</w:t>
      </w:r>
      <w:r w:rsidR="00657614" w:rsidRPr="00882819">
        <w:t xml:space="preserve"> </w:t>
      </w:r>
      <w:r w:rsidR="00DC3137" w:rsidRPr="00882819">
        <w:t xml:space="preserve">and </w:t>
      </w:r>
      <w:r w:rsidR="00657614" w:rsidRPr="00882819">
        <w:t xml:space="preserve">consider </w:t>
      </w:r>
      <w:r w:rsidR="00DC3137" w:rsidRPr="00882819">
        <w:t>options</w:t>
      </w:r>
      <w:r w:rsidR="00657614" w:rsidRPr="00882819">
        <w:t xml:space="preserve"> for the future</w:t>
      </w:r>
      <w:r w:rsidR="00DC3137" w:rsidRPr="00882819">
        <w:t>.</w:t>
      </w:r>
      <w:r w:rsidR="00657614" w:rsidRPr="00882819">
        <w:t xml:space="preserve">  </w:t>
      </w:r>
      <w:r w:rsidR="00ED24AF" w:rsidRPr="00882819">
        <w:t xml:space="preserve">This work broke down into two main aspects: the first was around the application of the typology in the different situations and the second was around the debate over whether there was still a need for a fixed structure like the typology. </w:t>
      </w:r>
    </w:p>
    <w:p w14:paraId="66491D91" w14:textId="45B8ED82" w:rsidR="00460906" w:rsidRPr="00882819" w:rsidRDefault="00F77361" w:rsidP="00C96CA6">
      <w:r w:rsidRPr="00882819">
        <w:t>T</w:t>
      </w:r>
      <w:r w:rsidR="00657614" w:rsidRPr="00882819">
        <w:t>he</w:t>
      </w:r>
      <w:r w:rsidRPr="00882819">
        <w:t xml:space="preserve"> two main databases showed </w:t>
      </w:r>
      <w:r w:rsidR="00657614" w:rsidRPr="00882819">
        <w:t xml:space="preserve">varying levels of use </w:t>
      </w:r>
      <w:r w:rsidRPr="00882819">
        <w:t>of the typology, partly related to who was adding the material and partly to do with the different interfaces</w:t>
      </w:r>
      <w:r w:rsidR="00657614" w:rsidRPr="00882819">
        <w:t xml:space="preserve">.  </w:t>
      </w:r>
      <w:r w:rsidRPr="00882819">
        <w:t xml:space="preserve">Authors of material were much more knowledgeable about the content and therefore </w:t>
      </w:r>
      <w:r w:rsidR="00E339EB" w:rsidRPr="00882819">
        <w:t xml:space="preserve">more able to select the appropriate </w:t>
      </w:r>
      <w:r w:rsidRPr="00882819">
        <w:t>typology terms</w:t>
      </w:r>
      <w:r w:rsidR="005358FE" w:rsidRPr="00882819">
        <w:t xml:space="preserve">. </w:t>
      </w:r>
      <w:r w:rsidR="00E339EB" w:rsidRPr="00882819">
        <w:t>The</w:t>
      </w:r>
      <w:r w:rsidR="00DD4B09" w:rsidRPr="00882819">
        <w:t xml:space="preserve"> typology</w:t>
      </w:r>
      <w:r w:rsidR="0001176F" w:rsidRPr="00882819">
        <w:t xml:space="preserve"> order, </w:t>
      </w:r>
      <w:r w:rsidR="00DD4B09" w:rsidRPr="00882819">
        <w:t>represent</w:t>
      </w:r>
      <w:r w:rsidR="0001176F" w:rsidRPr="00882819">
        <w:t xml:space="preserve">ing </w:t>
      </w:r>
      <w:r w:rsidR="00DD4B09" w:rsidRPr="00882819">
        <w:t>the successive main stages of a research project</w:t>
      </w:r>
      <w:r w:rsidR="0001176F" w:rsidRPr="00882819">
        <w:t xml:space="preserve"> </w:t>
      </w:r>
      <w:r w:rsidR="0001176F" w:rsidRPr="00882819">
        <w:fldChar w:fldCharType="begin"/>
      </w:r>
      <w:r w:rsidR="0001176F" w:rsidRPr="00882819">
        <w:instrText xml:space="preserve"> ADDIN EN.CITE &lt;EndNote&gt;&lt;Cite&gt;&lt;Author&gt;Beissel-Durrant&lt;/Author&gt;&lt;Year&gt;2004&lt;/Year&gt;&lt;RecNum&gt;37&lt;/RecNum&gt;&lt;Suffix&gt;`, p.5&lt;/Suffix&gt;&lt;DisplayText&gt;(Beissel-Durrant, 2004, p.5)&lt;/DisplayText&gt;&lt;record&gt;&lt;rec-number&gt;37&lt;/rec-number&gt;&lt;foreign-keys&gt;&lt;key app="EN" db-id="sdtrw5vxq59tr9e2tvhvw5ec5etwas52wrfx" timestamp="1402070893"&gt;37&lt;/key&gt;&lt;/foreign-keys&gt;&lt;ref-type name="Report"&gt;27&lt;/ref-type&gt;&lt;contributors&gt;&lt;authors&gt;&lt;author&gt;Beissel-Durrant, Gabriele&lt;/author&gt;&lt;/authors&gt;&lt;tertiary-authors&gt;&lt;author&gt;University of Southampton&lt;/author&gt;&lt;/tertiary-authors&gt;&lt;/contributors&gt;&lt;titles&gt;&lt;title&gt;A typology of resarch methods within the social sciences&lt;/title&gt;&lt;/titles&gt;&lt;pages&gt;21&lt;/pages&gt;&lt;dates&gt;&lt;year&gt;2004&lt;/year&gt;&lt;/dates&gt;&lt;pub-location&gt;Southampton&lt;/pub-location&gt;&lt;publisher&gt;ESRC National Centre for Research Methods (NCRM)&lt;/publisher&gt;&lt;urls&gt;&lt;related-urls&gt;&lt;url&gt;http://eprints.soton.ac.uk/id/eprint/34817&lt;/url&gt;&lt;/related-urls&gt;&lt;/urls&gt;&lt;/record&gt;&lt;/Cite&gt;&lt;/EndNote&gt;</w:instrText>
      </w:r>
      <w:r w:rsidR="0001176F" w:rsidRPr="00882819">
        <w:fldChar w:fldCharType="separate"/>
      </w:r>
      <w:r w:rsidR="0001176F" w:rsidRPr="00882819">
        <w:rPr>
          <w:noProof/>
        </w:rPr>
        <w:t>(Beissel-Durrant, 2004, p.5)</w:t>
      </w:r>
      <w:r w:rsidR="0001176F" w:rsidRPr="00882819">
        <w:fldChar w:fldCharType="end"/>
      </w:r>
      <w:r w:rsidR="0001176F" w:rsidRPr="00882819">
        <w:t xml:space="preserve">, </w:t>
      </w:r>
      <w:r w:rsidR="00DD4B09" w:rsidRPr="00882819">
        <w:t xml:space="preserve">was not </w:t>
      </w:r>
      <w:r w:rsidR="0001176F" w:rsidRPr="00882819">
        <w:t xml:space="preserve">well </w:t>
      </w:r>
      <w:r w:rsidR="00DD4B09" w:rsidRPr="00882819">
        <w:t>understood</w:t>
      </w:r>
      <w:r w:rsidR="00EA4EEA">
        <w:t xml:space="preserve"> by some</w:t>
      </w:r>
      <w:r w:rsidR="00DD4B09" w:rsidRPr="00882819">
        <w:t xml:space="preserve">, </w:t>
      </w:r>
      <w:r w:rsidR="0001176F" w:rsidRPr="00882819">
        <w:t xml:space="preserve">and numbering added </w:t>
      </w:r>
      <w:r w:rsidR="00E339EB" w:rsidRPr="00882819">
        <w:t xml:space="preserve">was not helpful as it </w:t>
      </w:r>
      <w:r w:rsidR="006C2E6B" w:rsidRPr="00882819">
        <w:t>changed the relational</w:t>
      </w:r>
      <w:r w:rsidR="00E339EB" w:rsidRPr="00882819">
        <w:t xml:space="preserve"> hierarch</w:t>
      </w:r>
      <w:r w:rsidR="006C2E6B" w:rsidRPr="00882819">
        <w:t>y</w:t>
      </w:r>
      <w:r w:rsidR="0001176F" w:rsidRPr="00882819">
        <w:t xml:space="preserve"> and displayed </w:t>
      </w:r>
      <w:r w:rsidR="00EA4EEA">
        <w:t xml:space="preserve">it </w:t>
      </w:r>
      <w:r w:rsidR="0001176F" w:rsidRPr="00882819">
        <w:t>differently</w:t>
      </w:r>
      <w:r w:rsidR="00460906" w:rsidRPr="00882819">
        <w:t xml:space="preserve">.  Guidance on how to </w:t>
      </w:r>
      <w:r w:rsidR="00460906" w:rsidRPr="00882819">
        <w:lastRenderedPageBreak/>
        <w:t xml:space="preserve">use the typology was really only available from the original report </w:t>
      </w:r>
      <w:r w:rsidR="00460906" w:rsidRPr="00882819">
        <w:fldChar w:fldCharType="begin"/>
      </w:r>
      <w:r w:rsidR="00460906" w:rsidRPr="00882819">
        <w:instrText xml:space="preserve"> ADDIN EN.CITE &lt;EndNote&gt;&lt;Cite&gt;&lt;Author&gt;Beissel-Durrant&lt;/Author&gt;&lt;Year&gt;2004&lt;/Year&gt;&lt;RecNum&gt;37&lt;/RecNum&gt;&lt;DisplayText&gt;(Beissel-Durrant, 2004)&lt;/DisplayText&gt;&lt;record&gt;&lt;rec-number&gt;37&lt;/rec-number&gt;&lt;foreign-keys&gt;&lt;key app="EN" db-id="sdtrw5vxq59tr9e2tvhvw5ec5etwas52wrfx" timestamp="1402070893"&gt;37&lt;/key&gt;&lt;/foreign-keys&gt;&lt;ref-type name="Report"&gt;27&lt;/ref-type&gt;&lt;contributors&gt;&lt;authors&gt;&lt;author&gt;Beissel-Durrant, Gabriele&lt;/author&gt;&lt;/authors&gt;&lt;tertiary-authors&gt;&lt;author&gt;University of Southampton&lt;/author&gt;&lt;/tertiary-authors&gt;&lt;/contributors&gt;&lt;titles&gt;&lt;title&gt;A typology of resarch methods within the social sciences&lt;/title&gt;&lt;/titles&gt;&lt;pages&gt;21&lt;/pages&gt;&lt;dates&gt;&lt;year&gt;2004&lt;/year&gt;&lt;/dates&gt;&lt;pub-location&gt;Southampton&lt;/pub-location&gt;&lt;publisher&gt;ESRC National Centre for Research Methods (NCRM)&lt;/publisher&gt;&lt;urls&gt;&lt;related-urls&gt;&lt;url&gt;http://eprints.soton.ac.uk/id/eprint/34817&lt;/url&gt;&lt;/related-urls&gt;&lt;/urls&gt;&lt;/record&gt;&lt;/Cite&gt;&lt;/EndNote&gt;</w:instrText>
      </w:r>
      <w:r w:rsidR="00460906" w:rsidRPr="00882819">
        <w:fldChar w:fldCharType="separate"/>
      </w:r>
      <w:r w:rsidR="00460906" w:rsidRPr="00882819">
        <w:rPr>
          <w:noProof/>
        </w:rPr>
        <w:t>(Beissel-Durrant, 2004)</w:t>
      </w:r>
      <w:r w:rsidR="00460906" w:rsidRPr="00882819">
        <w:fldChar w:fldCharType="end"/>
      </w:r>
      <w:r w:rsidR="00460906" w:rsidRPr="00882819">
        <w:t xml:space="preserve"> and this may have contributed to a lack of consistency so one recommendation was that guidance should be available on the website. T</w:t>
      </w:r>
      <w:r w:rsidR="00E339EB" w:rsidRPr="00882819">
        <w:t xml:space="preserve">here was </w:t>
      </w:r>
      <w:r w:rsidR="000D5936">
        <w:t xml:space="preserve">also </w:t>
      </w:r>
      <w:r w:rsidR="00E339EB" w:rsidRPr="00882819">
        <w:t>a lack in the specific</w:t>
      </w:r>
      <w:r w:rsidR="000D5936">
        <w:t>ity of</w:t>
      </w:r>
      <w:r w:rsidR="00E339EB" w:rsidRPr="00882819">
        <w:t xml:space="preserve"> terms</w:t>
      </w:r>
      <w:r w:rsidR="00460906" w:rsidRPr="00882819">
        <w:t xml:space="preserve"> offered</w:t>
      </w:r>
      <w:r w:rsidR="00E339EB" w:rsidRPr="00882819">
        <w:t xml:space="preserve">. </w:t>
      </w:r>
      <w:r w:rsidR="008F525B" w:rsidRPr="00882819">
        <w:t>P</w:t>
      </w:r>
      <w:r w:rsidR="00E339EB" w:rsidRPr="00882819">
        <w:t xml:space="preserve">eople are much more familiar with the idea of keywords or indeed </w:t>
      </w:r>
      <w:r w:rsidR="008F525B" w:rsidRPr="00882819">
        <w:t xml:space="preserve">the use of </w:t>
      </w:r>
      <w:r w:rsidR="00E339EB" w:rsidRPr="00882819">
        <w:t xml:space="preserve">natural language </w:t>
      </w:r>
      <w:r w:rsidR="00EA4EEA">
        <w:t xml:space="preserve">to describe things </w:t>
      </w:r>
      <w:r w:rsidR="008F525B" w:rsidRPr="00882819">
        <w:t xml:space="preserve">so </w:t>
      </w:r>
      <w:r w:rsidR="00E339EB" w:rsidRPr="00882819">
        <w:t>not being able to select these was</w:t>
      </w:r>
      <w:r w:rsidR="00657614" w:rsidRPr="00882819">
        <w:t xml:space="preserve"> unhelpful</w:t>
      </w:r>
      <w:r w:rsidR="00C46AC1" w:rsidRPr="00882819">
        <w:t xml:space="preserve">. </w:t>
      </w:r>
      <w:r w:rsidR="008F525B" w:rsidRPr="00882819">
        <w:t>Fortunately t</w:t>
      </w:r>
      <w:r w:rsidR="00A163FF" w:rsidRPr="00882819">
        <w:t>he uncontrolled keywords field in ePrints seemed t</w:t>
      </w:r>
      <w:r w:rsidR="00EA4EEA">
        <w:t>o be reasonably well used and, as</w:t>
      </w:r>
      <w:r w:rsidR="00C96CA6">
        <w:t xml:space="preserve"> well as </w:t>
      </w:r>
      <w:r w:rsidR="00EA4EEA">
        <w:t>a good source of</w:t>
      </w:r>
      <w:r w:rsidR="00A163FF" w:rsidRPr="00882819">
        <w:t xml:space="preserve"> </w:t>
      </w:r>
      <w:r w:rsidR="00C96CA6">
        <w:t xml:space="preserve">possible </w:t>
      </w:r>
      <w:r w:rsidR="00A163FF" w:rsidRPr="00882819">
        <w:t xml:space="preserve">descriptor terms, suggested that improving keyword description or tagging might be a way forward. </w:t>
      </w:r>
      <w:r w:rsidR="002C189C" w:rsidRPr="00882819">
        <w:t xml:space="preserve"> </w:t>
      </w:r>
    </w:p>
    <w:p w14:paraId="1E002D7A" w14:textId="736F3E46" w:rsidR="001F297E" w:rsidRPr="00882819" w:rsidRDefault="00ED24AF" w:rsidP="00F337DA">
      <w:r w:rsidRPr="00882819">
        <w:t xml:space="preserve">The typology has been used </w:t>
      </w:r>
      <w:r w:rsidR="002E2A01" w:rsidRPr="00882819">
        <w:t>for a variety of purposes</w:t>
      </w:r>
      <w:r w:rsidR="00C96CA6">
        <w:t>.  The</w:t>
      </w:r>
      <w:r w:rsidR="002E2A01" w:rsidRPr="00882819">
        <w:t xml:space="preserve"> main reasons were to help draw together </w:t>
      </w:r>
      <w:r w:rsidRPr="00882819">
        <w:t>courses and materials covering similar topics, to enable those new to the area of social science research methods to discover different approaches and to aid analysis of courses to plan for future events.</w:t>
      </w:r>
      <w:r w:rsidR="002E2A01" w:rsidRPr="00882819">
        <w:t xml:space="preserve"> Could this be done without the use of the typology?  </w:t>
      </w:r>
      <w:r w:rsidR="00C96CA6">
        <w:t>Alternatively, s</w:t>
      </w:r>
      <w:r w:rsidR="002E2A01" w:rsidRPr="00882819">
        <w:t xml:space="preserve">hould it become more structured to enhance these purposes? This debate </w:t>
      </w:r>
      <w:r w:rsidR="00C96CA6">
        <w:t xml:space="preserve">was </w:t>
      </w:r>
      <w:r w:rsidR="002E2A01" w:rsidRPr="00882819">
        <w:t>about controlled thesaurus versus uncontrolled keywords or tagging options</w:t>
      </w:r>
      <w:r w:rsidR="00F337DA">
        <w:t xml:space="preserve">, </w:t>
      </w:r>
      <w:r w:rsidR="00D50510" w:rsidRPr="00882819">
        <w:t xml:space="preserve">see </w:t>
      </w:r>
      <w:r w:rsidR="00D50510" w:rsidRPr="00882819">
        <w:fldChar w:fldCharType="begin"/>
      </w:r>
      <w:r w:rsidR="00F337DA">
        <w:instrText xml:space="preserve"> ADDIN EN.CITE &lt;EndNote&gt;&lt;Cite AuthorYear="1"&gt;&lt;Author&gt;Gerolimos&lt;/Author&gt;&lt;Year&gt;2013&lt;/Year&gt;&lt;RecNum&gt;48&lt;/RecNum&gt;&lt;DisplayText&gt;Gerolimos (2013)&lt;/DisplayText&gt;&lt;record&gt;&lt;rec-number&gt;48&lt;/rec-number&gt;&lt;foreign-keys&gt;&lt;key app="EN" db-id="sdtrw5vxq59tr9e2tvhvw5ec5etwas52wrfx" timestamp="1403624330"&gt;48&lt;/key&gt;&lt;/foreign-keys&gt;&lt;ref-type name="Electronic Article"&gt;43&lt;/ref-type&gt;&lt;contributors&gt;&lt;authors&gt;&lt;author&gt;Gerolimos, Michalis&lt;/author&gt;&lt;/authors&gt;&lt;/contributors&gt;&lt;titles&gt;&lt;title&gt;Tagging for Libraries: A Review of the Effectiveness of Tagging Systems for Library Catalogs&lt;/title&gt;&lt;secondary-title&gt;Journal of Library Metadata&lt;/secondary-title&gt;&lt;/titles&gt;&lt;periodical&gt;&lt;full-title&gt;Journal of Library Metadata&lt;/full-title&gt;&lt;/periodical&gt;&lt;pages&gt;36-58&lt;/pages&gt;&lt;volume&gt;13&lt;/volume&gt;&lt;number&gt;1&lt;/number&gt;&lt;keywords&gt;&lt;keyword&gt;TAGS (Metadata)&lt;/keyword&gt;&lt;keyword&gt;LIBRARY catalogs&lt;/keyword&gt;&lt;keyword&gt;RESEARCH&lt;/keyword&gt;&lt;keyword&gt;FOLKSONOMIES&lt;/keyword&gt;&lt;keyword&gt;LITERATURE reviews&lt;/keyword&gt;&lt;keyword&gt;ONLINE library catalogs&lt;/keyword&gt;&lt;keyword&gt;SUBJECT headings&lt;/keyword&gt;&lt;keyword&gt;folksonomy&lt;/keyword&gt;&lt;keyword&gt;indexing&lt;/keyword&gt;&lt;keyword&gt;literature review&lt;/keyword&gt;&lt;keyword&gt;OPAC&lt;/keyword&gt;&lt;keyword&gt;subject heading&lt;/keyword&gt;&lt;keyword&gt;tag cloud&lt;/keyword&gt;&lt;keyword&gt;taxonomy&lt;/keyword&gt;&lt;/keywords&gt;&lt;dates&gt;&lt;year&gt;2013&lt;/year&gt;&lt;/dates&gt;&lt;isbn&gt;19386389&lt;/isbn&gt;&lt;accession-num&gt;86994284&lt;/accession-num&gt;&lt;work-type&gt;Article&lt;/work-type&gt;&lt;urls&gt;&lt;related-urls&gt;&lt;url&gt;http://dx.doi.org/10.1080/19386389.2013.778730&lt;/url&gt;&lt;/related-urls&gt;&lt;/urls&gt;&lt;electronic-resource-num&gt;10.1080/19386389.2013.778730&lt;/electronic-resource-num&gt;&lt;remote-database-name&gt;lxh&lt;/remote-database-name&gt;&lt;remote-database-provider&gt;EBSCOhost&lt;/remote-database-provider&gt;&lt;/record&gt;&lt;/Cite&gt;&lt;/EndNote&gt;</w:instrText>
      </w:r>
      <w:r w:rsidR="00D50510" w:rsidRPr="00882819">
        <w:fldChar w:fldCharType="separate"/>
      </w:r>
      <w:r w:rsidR="00F337DA">
        <w:rPr>
          <w:noProof/>
        </w:rPr>
        <w:t>Gerolimos (2013)</w:t>
      </w:r>
      <w:r w:rsidR="00D50510" w:rsidRPr="00882819">
        <w:fldChar w:fldCharType="end"/>
      </w:r>
      <w:r w:rsidR="00A36EC9">
        <w:t>;</w:t>
      </w:r>
      <w:r w:rsidR="00F571BF" w:rsidRPr="00882819">
        <w:t xml:space="preserve"> </w:t>
      </w:r>
      <w:r w:rsidR="00F571BF" w:rsidRPr="00882819">
        <w:fldChar w:fldCharType="begin"/>
      </w:r>
      <w:r w:rsidR="003E0739">
        <w:instrText xml:space="preserve"> ADDIN EN.CITE &lt;EndNote&gt;&lt;Cite AuthorYear="1"&gt;&lt;Author&gt;Jeong&lt;/Author&gt;&lt;Year&gt;2009&lt;/Year&gt;&lt;RecNum&gt;42&lt;/RecNum&gt;&lt;DisplayText&gt;Jeong (2009)&lt;/DisplayText&gt;&lt;record&gt;&lt;rec-number&gt;42&lt;/rec-number&gt;&lt;foreign-keys&gt;&lt;key app="EN" db-id="sdtrw5vxq59tr9e2tvhvw5ec5etwas52wrfx" timestamp="1403621129"&gt;42&lt;/key&gt;&lt;/foreign-keys&gt;&lt;ref-type name="Conference Paper"&gt;47&lt;/ref-type&gt;&lt;contributors&gt;&lt;authors&gt;&lt;author&gt;Jeong, W&lt;/author&gt;&lt;/authors&gt;&lt;/contributors&gt;&lt;titles&gt;&lt;title&gt;Is Tagging Effective? - Overlapping rations with other metadata fields&lt;/title&gt;&lt;secondary-title&gt;DCMI International Conference on Dublin Core and Metadata Applications &lt;/secondary-title&gt;&lt;/titles&gt;&lt;pages&gt;31-39&lt;/pages&gt;&lt;keywords&gt;&lt;keyword&gt;tagging&lt;/keyword&gt;&lt;/keywords&gt;&lt;dates&gt;&lt;year&gt;2009&lt;/year&gt;&lt;/dates&gt;&lt;pub-location&gt;Seoul, Korea&lt;/pub-location&gt;&lt;publisher&gt;DCMI&lt;/publisher&gt;&lt;urls&gt;&lt;related-urls&gt;&lt;url&gt;http://dcpapers.dublincore.org/pubs/article/view/975&lt;/url&gt;&lt;/related-urls&gt;&lt;/urls&gt;&lt;/record&gt;&lt;/Cite&gt;&lt;/EndNote&gt;</w:instrText>
      </w:r>
      <w:r w:rsidR="00F571BF" w:rsidRPr="00882819">
        <w:fldChar w:fldCharType="separate"/>
      </w:r>
      <w:r w:rsidR="003E0739">
        <w:rPr>
          <w:noProof/>
        </w:rPr>
        <w:t>Jeong (2009)</w:t>
      </w:r>
      <w:r w:rsidR="00F571BF" w:rsidRPr="00882819">
        <w:fldChar w:fldCharType="end"/>
      </w:r>
      <w:r w:rsidR="00A36EC9">
        <w:t>;</w:t>
      </w:r>
      <w:r w:rsidR="00F571BF" w:rsidRPr="00882819">
        <w:t xml:space="preserve"> </w:t>
      </w:r>
      <w:r w:rsidR="00F571BF" w:rsidRPr="00882819">
        <w:fldChar w:fldCharType="begin"/>
      </w:r>
      <w:r w:rsidR="000B3F0A">
        <w:instrText xml:space="preserve"> ADDIN EN.CITE &lt;EndNote&gt;&lt;Cite AuthorYear="1"&gt;&lt;Author&gt;Derntl&lt;/Author&gt;&lt;Year&gt;2011&lt;/Year&gt;&lt;RecNum&gt;30&lt;/RecNum&gt;&lt;DisplayText&gt;Derntl et al. (2011)&lt;/DisplayText&gt;&lt;record&gt;&lt;rec-number&gt;30&lt;/rec-number&gt;&lt;foreign-keys&gt;&lt;key app="EN" db-id="sdtrw5vxq59tr9e2tvhvw5ec5etwas52wrfx" timestamp="1402067349"&gt;30&lt;/key&gt;&lt;/foreign-keys&gt;&lt;ref-type name="Electronic Article"&gt;43&lt;/ref-type&gt;&lt;contributors&gt;&lt;authors&gt;&lt;author&gt;Derntl, M.&lt;/author&gt;&lt;author&gt;Hampel, T.&lt;/author&gt;&lt;author&gt;Motschnig-Pitrik, R.&lt;/author&gt;&lt;author&gt;Pitner, T.&lt;/author&gt;&lt;/authors&gt;&lt;/contributors&gt;&lt;titles&gt;&lt;title&gt;Inclusive social tagging and its support in Web 2.0 services&lt;/title&gt;&lt;secondary-title&gt;Computers in Human Behavior&lt;/secondary-title&gt;&lt;/titles&gt;&lt;periodical&gt;&lt;full-title&gt;Computers in Human Behavior&lt;/full-title&gt;&lt;/periodical&gt;&lt;pages&gt;1460 - 1466&lt;/pages&gt;&lt;volume&gt;27&lt;/volume&gt;&lt;number&gt;4&lt;/number&gt;&lt;keywords&gt;&lt;keyword&gt;- 000291188600021&lt;/keyword&gt;&lt;/keywords&gt;&lt;dates&gt;&lt;year&gt;2011&lt;/year&gt;&lt;/dates&gt;&lt;isbn&gt;07475632&lt;/isbn&gt;&lt;urls&gt;&lt;related-urls&gt;&lt;url&gt;http://dx.doi.org/10.1016/j.chb.2010.09.014&lt;/url&gt;&lt;/related-urls&gt;&lt;/urls&gt;&lt;electronic-resource-num&gt;http://dx.doi.org/10.1016/j.chb.2010.09.014&lt;/electronic-resource-num&gt;&lt;/record&gt;&lt;/Cite&gt;&lt;/EndNote&gt;</w:instrText>
      </w:r>
      <w:r w:rsidR="00F571BF" w:rsidRPr="00882819">
        <w:fldChar w:fldCharType="separate"/>
      </w:r>
      <w:r w:rsidR="003E0739">
        <w:rPr>
          <w:noProof/>
        </w:rPr>
        <w:t>Derntl et al. (2011)</w:t>
      </w:r>
      <w:r w:rsidR="00F571BF" w:rsidRPr="00882819">
        <w:fldChar w:fldCharType="end"/>
      </w:r>
      <w:r w:rsidR="00A36EC9">
        <w:t>;</w:t>
      </w:r>
      <w:r w:rsidR="00F571BF" w:rsidRPr="00882819">
        <w:t xml:space="preserve"> </w:t>
      </w:r>
      <w:r w:rsidR="00F571BF" w:rsidRPr="00882819">
        <w:fldChar w:fldCharType="begin"/>
      </w:r>
      <w:r w:rsidR="000B3F0A">
        <w:instrText xml:space="preserve"> ADDIN EN.CITE &lt;EndNote&gt;&lt;Cite AuthorYear="1"&gt;&lt;Author&gt;Crawford&lt;/Author&gt;&lt;Year&gt;2006&lt;/Year&gt;&lt;RecNum&gt;40&lt;/RecNum&gt;&lt;DisplayText&gt;Crawford (2006)&lt;/DisplayText&gt;&lt;record&gt;&lt;rec-number&gt;40&lt;/rec-number&gt;&lt;foreign-keys&gt;&lt;key app="EN" db-id="sdtrw5vxq59tr9e2tvhvw5ec5etwas52wrfx" timestamp="1403619521"&gt;40&lt;/key&gt;&lt;/foreign-keys&gt;&lt;ref-type name="Electronic Article"&gt;43&lt;/ref-type&gt;&lt;contributors&gt;&lt;authors&gt;&lt;author&gt;Crawford, W.&lt;/author&gt;&lt;/authors&gt;&lt;/contributors&gt;&lt;titles&gt;&lt;title&gt;Folksonomy and dichotomy&lt;/title&gt;&lt;secondary-title&gt;Cites &amp;amp; Insights : Crawford at Large&lt;/secondary-title&gt;&lt;/titles&gt;&lt;periodical&gt;&lt;full-title&gt;Cites &amp;amp; Insights : Crawford at Large&lt;/full-title&gt;&lt;/periodical&gt;&lt;pages&gt;1-3&lt;/pages&gt;&lt;volume&gt;6&lt;/volume&gt;&lt;number&gt;4&lt;/number&gt;&lt;dates&gt;&lt;year&gt;2006&lt;/year&gt;&lt;/dates&gt;&lt;urls&gt;&lt;related-urls&gt;&lt;url&gt;http://citesandinsights.info/civ6i4.pdf&lt;/url&gt;&lt;/related-urls&gt;&lt;/urls&gt;&lt;/record&gt;&lt;/Cite&gt;&lt;/EndNote&gt;</w:instrText>
      </w:r>
      <w:r w:rsidR="00F571BF" w:rsidRPr="00882819">
        <w:fldChar w:fldCharType="separate"/>
      </w:r>
      <w:r w:rsidR="003E0739">
        <w:rPr>
          <w:noProof/>
        </w:rPr>
        <w:t>Crawford (2006)</w:t>
      </w:r>
      <w:r w:rsidR="00F571BF" w:rsidRPr="00882819">
        <w:fldChar w:fldCharType="end"/>
      </w:r>
      <w:r w:rsidR="002E2A01" w:rsidRPr="00882819">
        <w:t>.  Here I was able to look through the various options and offer a view that</w:t>
      </w:r>
      <w:r w:rsidR="00D20467" w:rsidRPr="00882819">
        <w:t>;</w:t>
      </w:r>
      <w:r w:rsidR="002E2A01" w:rsidRPr="00882819">
        <w:t xml:space="preserve"> there was </w:t>
      </w:r>
      <w:r w:rsidR="00D20467" w:rsidRPr="00882819">
        <w:t xml:space="preserve">still a need for </w:t>
      </w:r>
      <w:r w:rsidR="000211EB" w:rsidRPr="00882819">
        <w:t>s</w:t>
      </w:r>
      <w:r w:rsidR="00D20467" w:rsidRPr="00882819">
        <w:t>tructure;</w:t>
      </w:r>
      <w:r w:rsidR="002E2A01" w:rsidRPr="00882819">
        <w:t xml:space="preserve"> that moving to a more formalised one</w:t>
      </w:r>
      <w:r w:rsidR="00D50510" w:rsidRPr="00882819">
        <w:t xml:space="preserve"> wasn’t necessary</w:t>
      </w:r>
      <w:r w:rsidR="00D20467" w:rsidRPr="00882819">
        <w:t>;</w:t>
      </w:r>
      <w:r w:rsidR="00D50510" w:rsidRPr="00882819">
        <w:t xml:space="preserve"> that while tagging </w:t>
      </w:r>
      <w:r w:rsidR="00D20467" w:rsidRPr="00882819">
        <w:t>might have its place it was better suited to</w:t>
      </w:r>
      <w:r w:rsidR="00805D52" w:rsidRPr="00882819">
        <w:t xml:space="preserve"> social media </w:t>
      </w:r>
      <w:r w:rsidR="000211EB" w:rsidRPr="00882819">
        <w:t>and</w:t>
      </w:r>
      <w:r w:rsidR="00805D52" w:rsidRPr="00882819">
        <w:t xml:space="preserve"> </w:t>
      </w:r>
      <w:r w:rsidR="00D20467" w:rsidRPr="00882819">
        <w:t xml:space="preserve">a better options was to improve the range of descriptive terms </w:t>
      </w:r>
      <w:r w:rsidR="001F297E" w:rsidRPr="00882819">
        <w:t>in the typology</w:t>
      </w:r>
      <w:r w:rsidR="00805D52" w:rsidRPr="00882819">
        <w:t>.</w:t>
      </w:r>
      <w:r w:rsidR="001F297E" w:rsidRPr="00882819">
        <w:t xml:space="preserve">  </w:t>
      </w:r>
    </w:p>
    <w:p w14:paraId="07DD6715" w14:textId="1449D013" w:rsidR="00984C8F" w:rsidRPr="00882819" w:rsidRDefault="001F297E" w:rsidP="000A72A0">
      <w:r w:rsidRPr="00882819">
        <w:t xml:space="preserve">And so started the next phase of the work, that of the revision of the typology.  </w:t>
      </w:r>
      <w:r w:rsidR="00C103F3">
        <w:t xml:space="preserve">I worked with </w:t>
      </w:r>
      <w:r w:rsidRPr="00882819">
        <w:t>Rebekah to assist with the analysis of prospective terms, gleaned from keywor</w:t>
      </w:r>
      <w:r w:rsidR="000B7845" w:rsidRPr="00882819">
        <w:t>ds used in the databases</w:t>
      </w:r>
      <w:r w:rsidRPr="00882819">
        <w:t>, compare them to authoritative sources and suggest those terms that might be synonyms or related terms.</w:t>
      </w:r>
      <w:r w:rsidR="00694C3C" w:rsidRPr="00882819">
        <w:t xml:space="preserve"> Drafts were circulated, comments received and finally, following a marathon editorial review session, </w:t>
      </w:r>
      <w:r w:rsidR="00A42144" w:rsidRPr="00882819">
        <w:t>skil</w:t>
      </w:r>
      <w:r w:rsidR="00A42144">
        <w:t>f</w:t>
      </w:r>
      <w:r w:rsidR="00A42144" w:rsidRPr="00882819">
        <w:t>ully</w:t>
      </w:r>
      <w:r w:rsidR="00694C3C" w:rsidRPr="00882819">
        <w:t xml:space="preserve"> chaired by </w:t>
      </w:r>
      <w:hyperlink r:id="rId17" w:history="1">
        <w:r w:rsidR="00694C3C" w:rsidRPr="00882819">
          <w:rPr>
            <w:rStyle w:val="Hyperlink"/>
          </w:rPr>
          <w:t>Prof David Martin</w:t>
        </w:r>
      </w:hyperlink>
      <w:r w:rsidR="00694C3C" w:rsidRPr="00882819">
        <w:t>, the revised typology was finish</w:t>
      </w:r>
      <w:r w:rsidR="000A72A0" w:rsidRPr="00882819">
        <w:t>ed and ready for Arshad and Jon to use.</w:t>
      </w:r>
    </w:p>
    <w:p w14:paraId="0478FED3" w14:textId="7771DB05" w:rsidR="00D72A40" w:rsidRDefault="006B0594" w:rsidP="00725F8A">
      <w:r w:rsidRPr="00882819">
        <w:t xml:space="preserve">As with many projects, the creative part is not the final stage.  </w:t>
      </w:r>
      <w:r w:rsidR="00C103F3">
        <w:t>The typology has now been fully implemented on key databases and</w:t>
      </w:r>
      <w:r w:rsidRPr="00882819">
        <w:t xml:space="preserve"> necessary guidance </w:t>
      </w:r>
      <w:r w:rsidR="00C103F3">
        <w:t>has been produced for users with</w:t>
      </w:r>
      <w:r w:rsidRPr="00882819">
        <w:t>, of course, the inevitable report</w:t>
      </w:r>
      <w:r w:rsidR="00932BFA">
        <w:t xml:space="preserve"> i</w:t>
      </w:r>
      <w:r w:rsidRPr="00882819">
        <w:t>s</w:t>
      </w:r>
      <w:r w:rsidR="00C103F3">
        <w:t xml:space="preserve"> in production</w:t>
      </w:r>
      <w:bookmarkStart w:id="0" w:name="_GoBack"/>
      <w:bookmarkEnd w:id="0"/>
      <w:r w:rsidR="00932BFA">
        <w:fldChar w:fldCharType="begin"/>
      </w:r>
      <w:r w:rsidR="00725F8A">
        <w:instrText xml:space="preserve"> ADDIN EN.CITE &lt;EndNote&gt;&lt;Cite&gt;&lt;Author&gt;Luff&lt;/Author&gt;&lt;Year&gt;2014&lt;/Year&gt;&lt;RecNum&gt;136&lt;/RecNum&gt;&lt;DisplayText&gt;(Luff et al., 2014)&lt;/DisplayText&gt;&lt;record&gt;&lt;rec-number&gt;136&lt;/rec-number&gt;&lt;foreign-keys&gt;&lt;key app="EN" db-id="sdtrw5vxq59tr9e2tvhvw5ec5etwas52wrfx" timestamp="1421771324"&gt;136&lt;/key&gt;&lt;/foreign-keys&gt;&lt;ref-type name="Report"&gt;27&lt;/ref-type&gt;&lt;contributors&gt;&lt;authors&gt;&lt;author&gt;Luff, Rebekah&lt;/author&gt;&lt;author&gt;Byatt, Dorothy&lt;/author&gt;&lt;author&gt;Martin, David&lt;/author&gt;&lt;/authors&gt;&lt;tertiary-authors&gt;&lt;author&gt;National Centre for Research Methods&lt;/author&gt;&lt;/tertiary-authors&gt;&lt;/contributors&gt;&lt;titles&gt;&lt;title&gt;Review of the Typology of Research Methods within the Social Sciences &lt;/title&gt;&lt;/titles&gt;&lt;dates&gt;&lt;year&gt;2014&lt;/year&gt;&lt;/dates&gt;&lt;pub-location&gt;Southampton&lt;/pub-location&gt;&lt;publisher&gt;National Centre for Research Methods&lt;/publisher&gt;&lt;urls&gt;&lt;related-urls&gt;&lt;url&gt;http://eprints.ncrm.ac.uk/3721/&lt;/url&gt;&lt;/related-urls&gt;&lt;/urls&gt;&lt;/record&gt;&lt;/Cite&gt;&lt;/EndNote&gt;</w:instrText>
      </w:r>
      <w:r w:rsidR="00932BFA">
        <w:fldChar w:fldCharType="separate"/>
      </w:r>
      <w:r w:rsidR="00725F8A">
        <w:rPr>
          <w:noProof/>
        </w:rPr>
        <w:t>(Luff et al., 2014)</w:t>
      </w:r>
      <w:r w:rsidR="00932BFA">
        <w:fldChar w:fldCharType="end"/>
      </w:r>
      <w:r w:rsidRPr="00882819">
        <w:t xml:space="preserve">.  Although my embedded time is now complete and I have returned to my library office full-time, my involvement in these is on-going.  This </w:t>
      </w:r>
      <w:r w:rsidR="006E0867" w:rsidRPr="00882819">
        <w:t xml:space="preserve">is an example of a </w:t>
      </w:r>
      <w:r w:rsidRPr="00882819">
        <w:t xml:space="preserve">relationships </w:t>
      </w:r>
      <w:r w:rsidR="006E0867" w:rsidRPr="00882819">
        <w:t xml:space="preserve">lasting </w:t>
      </w:r>
      <w:r w:rsidR="0076754C" w:rsidRPr="00882819">
        <w:t>beyond</w:t>
      </w:r>
      <w:r w:rsidRPr="00882819">
        <w:t xml:space="preserve"> </w:t>
      </w:r>
      <w:r w:rsidR="006E0867" w:rsidRPr="00882819">
        <w:t xml:space="preserve">the </w:t>
      </w:r>
      <w:r w:rsidRPr="00882819">
        <w:t xml:space="preserve">initial </w:t>
      </w:r>
      <w:r w:rsidR="0076754C" w:rsidRPr="00882819">
        <w:t xml:space="preserve">phase as </w:t>
      </w:r>
      <w:r w:rsidR="006E0867" w:rsidRPr="00882819">
        <w:t>a result o</w:t>
      </w:r>
      <w:r w:rsidR="0076754C" w:rsidRPr="00882819">
        <w:t xml:space="preserve">f taking on </w:t>
      </w:r>
      <w:r w:rsidR="006E0867" w:rsidRPr="00882819">
        <w:t xml:space="preserve">shared </w:t>
      </w:r>
      <w:r w:rsidR="0076754C" w:rsidRPr="00882819">
        <w:t xml:space="preserve">responsibility for the outcome </w:t>
      </w:r>
      <w:r w:rsidR="0076754C" w:rsidRPr="00882819">
        <w:fldChar w:fldCharType="begin"/>
      </w:r>
      <w:r w:rsidR="006C2F3C">
        <w:instrText xml:space="preserve"> ADDIN EN.CITE &lt;EndNote&gt;&lt;Cite&gt;&lt;Author&gt;Shumaker&lt;/Author&gt;&lt;Year&gt;2012&lt;/Year&gt;&lt;RecNum&gt;97&lt;/RecNum&gt;&lt;Suffix&gt;`, p.5&lt;/Suffix&gt;&lt;Pages&gt;x&lt;/Pages&gt;&lt;DisplayText&gt;(Shumaker, 2012, p.5)&lt;/DisplayText&gt;&lt;record&gt;&lt;rec-number&gt;97&lt;/rec-number&gt;&lt;foreign-keys&gt;&lt;key app="EN" db-id="sdtrw5vxq59tr9e2tvhvw5ec5etwas52wrfx" timestamp="1415986280"&gt;97&lt;/key&gt;&lt;/foreign-keys&gt;&lt;ref-type name="Electronic Book"&gt;44&lt;/ref-type&gt;&lt;contributors&gt;&lt;authors&gt;&lt;author&gt;Shumaker, David&lt;/author&gt;&lt;/authors&gt;&lt;/contributors&gt;&lt;titles&gt;&lt;title&gt;The embedded librarian: innovative strategies for taking knowledge where it&amp;apos;s needed / David Shumaker&lt;/title&gt;&lt;/titles&gt;&lt;keywords&gt;&lt;keyword&gt;Reference services (Libraries)&lt;/keyword&gt;&lt;keyword&gt;Libraries and institutions&lt;/keyword&gt;&lt;keyword&gt;Librarians -- Professional relationships&lt;/keyword&gt;&lt;keyword&gt;Librarians -- Effect of technological innovations on&lt;/keyword&gt;&lt;keyword&gt;Teams in the workplace&lt;/keyword&gt;&lt;/keywords&gt;&lt;dates&gt;&lt;year&gt;2012&lt;/year&gt;&lt;/dates&gt;&lt;publisher&gt;Medford, New Jersey : Information Today, Inc.&lt;/publisher&gt;&lt;urls&gt;&lt;related-urls&gt;&lt;url&gt;http://site.ebrary.com/lib/soton/Doc?id=10576472&lt;/url&gt;&lt;/related-urls&gt;&lt;/urls&gt;&lt;remote-database-name&gt;cat02326a&lt;/remote-database-name&gt;&lt;remote-database-provider&gt;EBSCOhost&lt;/remote-database-provider&gt;&lt;/record&gt;&lt;/Cite&gt;&lt;/EndNote&gt;</w:instrText>
      </w:r>
      <w:r w:rsidR="0076754C" w:rsidRPr="00882819">
        <w:fldChar w:fldCharType="separate"/>
      </w:r>
      <w:r w:rsidR="0076754C" w:rsidRPr="00882819">
        <w:rPr>
          <w:noProof/>
        </w:rPr>
        <w:t>(Shumaker, 2012, p.5)</w:t>
      </w:r>
      <w:r w:rsidR="0076754C" w:rsidRPr="00882819">
        <w:fldChar w:fldCharType="end"/>
      </w:r>
      <w:r w:rsidR="006E0867" w:rsidRPr="00882819">
        <w:t>, but also of where the embedded role was built on an existing support structure.</w:t>
      </w:r>
    </w:p>
    <w:p w14:paraId="6FC44990" w14:textId="17B31400" w:rsidR="0047447B" w:rsidRPr="00882819" w:rsidRDefault="0047447B" w:rsidP="006C2F3C">
      <w:r>
        <w:rPr>
          <w:noProof/>
        </w:rPr>
        <w:drawing>
          <wp:inline distT="0" distB="0" distL="0" distR="0" wp14:anchorId="4C1302DD" wp14:editId="69224F62">
            <wp:extent cx="2914499" cy="5524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F2014.jpg"/>
                    <pic:cNvPicPr/>
                  </pic:nvPicPr>
                  <pic:blipFill>
                    <a:blip r:embed="rId18">
                      <a:extLst>
                        <a:ext uri="{28A0092B-C50C-407E-A947-70E740481C1C}">
                          <a14:useLocalDpi xmlns:a14="http://schemas.microsoft.com/office/drawing/2010/main" val="0"/>
                        </a:ext>
                      </a:extLst>
                    </a:blip>
                    <a:stretch>
                      <a:fillRect/>
                    </a:stretch>
                  </pic:blipFill>
                  <pic:spPr>
                    <a:xfrm>
                      <a:off x="0" y="0"/>
                      <a:ext cx="2919947" cy="553483"/>
                    </a:xfrm>
                    <a:prstGeom prst="rect">
                      <a:avLst/>
                    </a:prstGeom>
                  </pic:spPr>
                </pic:pic>
              </a:graphicData>
            </a:graphic>
          </wp:inline>
        </w:drawing>
      </w:r>
    </w:p>
    <w:p w14:paraId="742117F9" w14:textId="61B1B4A3" w:rsidR="0076754C" w:rsidRDefault="000E6FB3" w:rsidP="006C2F3C">
      <w:r w:rsidRPr="00882819">
        <w:t xml:space="preserve">During my time with the NCRM I was fortunate enough to be able to attend the </w:t>
      </w:r>
      <w:hyperlink r:id="rId19" w:history="1">
        <w:r w:rsidRPr="00882819">
          <w:rPr>
            <w:rStyle w:val="Hyperlink"/>
          </w:rPr>
          <w:t>6th ESRC Research Methods Festival</w:t>
        </w:r>
      </w:hyperlink>
      <w:r w:rsidR="005154B8">
        <w:t>.  This</w:t>
      </w:r>
      <w:r w:rsidR="00882819" w:rsidRPr="00882819">
        <w:t xml:space="preserve"> excellent</w:t>
      </w:r>
      <w:r w:rsidRPr="00882819">
        <w:t xml:space="preserve"> biannual event</w:t>
      </w:r>
      <w:r w:rsidR="00882819" w:rsidRPr="00882819">
        <w:t xml:space="preserve"> allowed me to get a more in-depth understanding of the range of research methods used </w:t>
      </w:r>
      <w:r w:rsidR="00AB2A65">
        <w:t xml:space="preserve">and </w:t>
      </w:r>
      <w:r w:rsidR="005154B8">
        <w:t xml:space="preserve">to </w:t>
      </w:r>
      <w:r w:rsidR="00AB2A65">
        <w:t>hear about exciting research</w:t>
      </w:r>
      <w:r w:rsidR="00882819" w:rsidRPr="00882819">
        <w:t xml:space="preserve">.   </w:t>
      </w:r>
      <w:r w:rsidR="00D017AB">
        <w:t xml:space="preserve">Attending this type of event is something </w:t>
      </w:r>
      <w:r w:rsidR="00D017AB">
        <w:fldChar w:fldCharType="begin"/>
      </w:r>
      <w:r w:rsidR="006C2F3C">
        <w:instrText xml:space="preserve"> ADDIN EN.CITE &lt;EndNote&gt;&lt;Cite AuthorYear="1"&gt;&lt;Author&gt;Shumaker&lt;/Author&gt;&lt;Year&gt;2012&lt;/Year&gt;&lt;RecNum&gt;97&lt;/RecNum&gt;&lt;Suffix&gt;`, p.61&lt;/Suffix&gt;&lt;DisplayText&gt;Shumaker (2012, p.61)&lt;/DisplayText&gt;&lt;record&gt;&lt;rec-number&gt;97&lt;/rec-number&gt;&lt;foreign-keys&gt;&lt;key app="EN" db-id="sdtrw5vxq59tr9e2tvhvw5ec5etwas52wrfx" timestamp="1415986280"&gt;97&lt;/key&gt;&lt;/foreign-keys&gt;&lt;ref-type name="Electronic Book"&gt;44&lt;/ref-type&gt;&lt;contributors&gt;&lt;authors&gt;&lt;author&gt;Shumaker, David&lt;/author&gt;&lt;/authors&gt;&lt;/contributors&gt;&lt;titles&gt;&lt;title&gt;The embedded librarian: innovative strategies for taking knowledge where it&amp;apos;s needed / David Shumaker&lt;/title&gt;&lt;/titles&gt;&lt;keywords&gt;&lt;keyword&gt;Reference services (Libraries)&lt;/keyword&gt;&lt;keyword&gt;Libraries and institutions&lt;/keyword&gt;&lt;keyword&gt;Librarians -- Professional relationships&lt;/keyword&gt;&lt;keyword&gt;Librarians -- Effect of technological innovations on&lt;/keyword&gt;&lt;keyword&gt;Teams in the workplace&lt;/keyword&gt;&lt;/keywords&gt;&lt;dates&gt;&lt;year&gt;2012&lt;/year&gt;&lt;/dates&gt;&lt;publisher&gt;Medford, New Jersey : Information Today, Inc.&lt;/publisher&gt;&lt;urls&gt;&lt;related-urls&gt;&lt;url&gt;http://site.ebrary.com/lib/soton/Doc?id=10576472&lt;/url&gt;&lt;/related-urls&gt;&lt;/urls&gt;&lt;remote-database-name&gt;cat02326a&lt;/remote-database-name&gt;&lt;remote-database-provider&gt;EBSCOhost&lt;/remote-database-provider&gt;&lt;/record&gt;&lt;/Cite&gt;&lt;/EndNote&gt;</w:instrText>
      </w:r>
      <w:r w:rsidR="00D017AB">
        <w:fldChar w:fldCharType="separate"/>
      </w:r>
      <w:r w:rsidR="00D017AB">
        <w:rPr>
          <w:noProof/>
        </w:rPr>
        <w:t xml:space="preserve">Shumaker (2012, </w:t>
      </w:r>
      <w:r w:rsidR="00D017AB">
        <w:rPr>
          <w:noProof/>
        </w:rPr>
        <w:lastRenderedPageBreak/>
        <w:t>p.61)</w:t>
      </w:r>
      <w:r w:rsidR="00D017AB">
        <w:fldChar w:fldCharType="end"/>
      </w:r>
      <w:r w:rsidR="00D017AB">
        <w:t xml:space="preserve"> includes in </w:t>
      </w:r>
      <w:r w:rsidR="00540353">
        <w:t>h</w:t>
      </w:r>
      <w:r w:rsidR="00D017AB">
        <w:t xml:space="preserve">is list of best practices for embedded librarians </w:t>
      </w:r>
      <w:r w:rsidR="00540353">
        <w:t xml:space="preserve">in higher education </w:t>
      </w:r>
      <w:r w:rsidR="00D017AB">
        <w:t xml:space="preserve">and I would certainly support this recommendation. The other delegates were always more than happy to talk to me about their work and </w:t>
      </w:r>
      <w:r w:rsidR="00540353">
        <w:t>it was not long before I found that I could contribute to</w:t>
      </w:r>
      <w:r w:rsidR="00D017AB">
        <w:t xml:space="preserve"> the discussion</w:t>
      </w:r>
      <w:r w:rsidR="00540353">
        <w:t>s.</w:t>
      </w:r>
    </w:p>
    <w:p w14:paraId="21D55318" w14:textId="75EBA41D" w:rsidR="00C96CA6" w:rsidRPr="00882819" w:rsidRDefault="00C96CA6" w:rsidP="006D3CA1">
      <w:r>
        <w:t xml:space="preserve">I am really glad that </w:t>
      </w:r>
      <w:r w:rsidR="001E3159">
        <w:t xml:space="preserve">thanks to the </w:t>
      </w:r>
      <w:r w:rsidR="001E3159" w:rsidRPr="00882819">
        <w:t>“</w:t>
      </w:r>
      <w:hyperlink r:id="rId20" w:history="1">
        <w:r w:rsidR="001E3159" w:rsidRPr="001E3159">
          <w:rPr>
            <w:rStyle w:val="Hyperlink"/>
          </w:rPr>
          <w:t>IT as a Utility Network</w:t>
        </w:r>
      </w:hyperlink>
      <w:r w:rsidR="001E3159" w:rsidRPr="00882819">
        <w:t>”</w:t>
      </w:r>
      <w:r w:rsidR="001E3159">
        <w:t xml:space="preserve"> </w:t>
      </w:r>
      <w:r>
        <w:t>I got the opportunity to take on this role.</w:t>
      </w:r>
      <w:r w:rsidR="006D3CA1">
        <w:t xml:space="preserve"> I was hesitant about what it would involve, but</w:t>
      </w:r>
      <w:r>
        <w:t xml:space="preserve"> I now know that librarians really do have more to offer academics and researchers than just help with their literature reviews or citations. </w:t>
      </w:r>
      <w:r w:rsidR="006D3CA1">
        <w:t xml:space="preserve">I would certainly recommend to others to take up a similar opportunity if it arises.  </w:t>
      </w:r>
    </w:p>
    <w:p w14:paraId="53C8483A" w14:textId="3DB347C6" w:rsidR="00787238" w:rsidRDefault="00984C8F" w:rsidP="00C96CA6">
      <w:r w:rsidRPr="00882819">
        <w:t>Being an embedded librarian is different</w:t>
      </w:r>
      <w:r w:rsidR="008E0F4C" w:rsidRPr="00882819">
        <w:t>.  It is scary,</w:t>
      </w:r>
      <w:r w:rsidR="00C96CA6">
        <w:t xml:space="preserve"> challenging and exciting</w:t>
      </w:r>
      <w:r w:rsidRPr="00882819">
        <w:t xml:space="preserve">!  It may not always be easy to know in advance exactly what </w:t>
      </w:r>
      <w:r w:rsidR="008E0F4C" w:rsidRPr="00882819">
        <w:t xml:space="preserve">is expected of you or </w:t>
      </w:r>
      <w:r w:rsidR="009500AB" w:rsidRPr="00882819">
        <w:t>all the things that</w:t>
      </w:r>
      <w:r w:rsidR="008E0F4C" w:rsidRPr="00882819">
        <w:t xml:space="preserve"> y</w:t>
      </w:r>
      <w:r w:rsidRPr="00882819">
        <w:t>ou can offer</w:t>
      </w:r>
      <w:r w:rsidR="009500AB" w:rsidRPr="00882819">
        <w:t>.  It takes becoming</w:t>
      </w:r>
      <w:r w:rsidRPr="00882819">
        <w:t xml:space="preserve"> part of the team</w:t>
      </w:r>
      <w:r w:rsidR="009500AB" w:rsidRPr="00882819">
        <w:t>, taking time to familiarise and observe, to ask those ‘reference enquiry’ type questions so that you gain a</w:t>
      </w:r>
      <w:r w:rsidRPr="00882819">
        <w:t xml:space="preserve"> deeper understanding of the work</w:t>
      </w:r>
      <w:r w:rsidR="00A42144">
        <w:t xml:space="preserve"> and to see what you can do</w:t>
      </w:r>
      <w:r w:rsidRPr="00882819">
        <w:t xml:space="preserve">. The </w:t>
      </w:r>
      <w:r w:rsidR="008E0F4C" w:rsidRPr="00882819">
        <w:t>researcher, with thei</w:t>
      </w:r>
      <w:r w:rsidRPr="00882819">
        <w:t xml:space="preserve">r </w:t>
      </w:r>
      <w:r w:rsidR="008E0F4C" w:rsidRPr="00882819">
        <w:t xml:space="preserve">focus on their </w:t>
      </w:r>
      <w:r w:rsidRPr="00882819">
        <w:t>research</w:t>
      </w:r>
      <w:r w:rsidR="008E0F4C" w:rsidRPr="00882819">
        <w:t>, may not know either</w:t>
      </w:r>
      <w:r w:rsidRPr="00882819">
        <w:t xml:space="preserve"> so </w:t>
      </w:r>
      <w:r w:rsidR="0073470B" w:rsidRPr="00882819">
        <w:t>the role develops out of a strengthening relationship that is mutually beneficial</w:t>
      </w:r>
      <w:r w:rsidR="008E0F4C" w:rsidRPr="00882819">
        <w:t>.</w:t>
      </w:r>
      <w:r w:rsidR="000A72A0" w:rsidRPr="00882819">
        <w:t xml:space="preserve"> </w:t>
      </w:r>
    </w:p>
    <w:p w14:paraId="349060D4" w14:textId="56DE7B3F" w:rsidR="000D62D2" w:rsidRDefault="000D62D2" w:rsidP="000D62D2">
      <w:pPr>
        <w:pStyle w:val="Heading2"/>
      </w:pPr>
      <w:r>
        <w:t>Acknowledgement</w:t>
      </w:r>
      <w:r w:rsidR="0093397D">
        <w:t>s</w:t>
      </w:r>
    </w:p>
    <w:p w14:paraId="37802024" w14:textId="495DDC4B" w:rsidR="000D62D2" w:rsidRDefault="000D62D2" w:rsidP="000D62D2">
      <w:r>
        <w:t>Part of this work was funded by the IT as a Utility (</w:t>
      </w:r>
      <w:proofErr w:type="spellStart"/>
      <w:r>
        <w:t>ITaaU</w:t>
      </w:r>
      <w:proofErr w:type="spellEnd"/>
      <w:r>
        <w:t>) Network+, one of the 4 sub-themes of the RCUK Digital Economy programme.</w:t>
      </w:r>
    </w:p>
    <w:p w14:paraId="2D9DB2BF" w14:textId="3F591098" w:rsidR="002B7112" w:rsidRPr="003010D7" w:rsidRDefault="002B7112" w:rsidP="0093397D">
      <w:r>
        <w:t>I am grateful to all the staff in NCRM</w:t>
      </w:r>
      <w:r w:rsidR="0093397D">
        <w:t>,</w:t>
      </w:r>
      <w:r>
        <w:t xml:space="preserve"> and </w:t>
      </w:r>
      <w:r w:rsidR="0093397D">
        <w:t xml:space="preserve">in particular </w:t>
      </w:r>
      <w:r>
        <w:t>Dr Rebekah Luff</w:t>
      </w:r>
      <w:r w:rsidR="0093397D">
        <w:t>,</w:t>
      </w:r>
      <w:r>
        <w:t xml:space="preserve"> for the warm welcome and support given</w:t>
      </w:r>
      <w:r w:rsidR="0093397D">
        <w:t xml:space="preserve"> to me during my time as their embedded Librarian.</w:t>
      </w:r>
    </w:p>
    <w:p w14:paraId="009FB510" w14:textId="28BB4D47" w:rsidR="00CF5AA8" w:rsidRPr="00882819" w:rsidRDefault="000D62D2" w:rsidP="000D62D2">
      <w:pPr>
        <w:pStyle w:val="Heading2"/>
      </w:pPr>
      <w:r>
        <w:t>Bibliography</w:t>
      </w:r>
    </w:p>
    <w:p w14:paraId="74CE0493" w14:textId="6DEDB411" w:rsidR="00725F8A" w:rsidRPr="00725F8A" w:rsidRDefault="002D343E" w:rsidP="00725F8A">
      <w:pPr>
        <w:pStyle w:val="EndNoteBibliography"/>
        <w:ind w:left="420" w:hanging="420"/>
      </w:pPr>
      <w:r w:rsidRPr="00882819">
        <w:fldChar w:fldCharType="begin"/>
      </w:r>
      <w:r w:rsidRPr="00882819">
        <w:instrText xml:space="preserve"> ADDIN EN.REFLIST </w:instrText>
      </w:r>
      <w:r w:rsidRPr="00882819">
        <w:fldChar w:fldCharType="separate"/>
      </w:r>
      <w:r w:rsidR="00725F8A" w:rsidRPr="00725F8A">
        <w:t xml:space="preserve">BEISSEL-DURRANT, G. 2004 </w:t>
      </w:r>
      <w:r w:rsidR="00725F8A" w:rsidRPr="00725F8A">
        <w:rPr>
          <w:i/>
        </w:rPr>
        <w:t xml:space="preserve">A typology of resarch methods within the social sciences, </w:t>
      </w:r>
      <w:r w:rsidR="00725F8A" w:rsidRPr="00725F8A">
        <w:t xml:space="preserve">Southampton: ESRC National Centre for Research Methods (NCRM), </w:t>
      </w:r>
      <w:hyperlink r:id="rId21" w:history="1">
        <w:r w:rsidR="00725F8A" w:rsidRPr="00725F8A">
          <w:rPr>
            <w:rStyle w:val="Hyperlink"/>
          </w:rPr>
          <w:t>http://eprints.soton.ac.uk/id/eprint/34817</w:t>
        </w:r>
      </w:hyperlink>
      <w:r w:rsidR="00725F8A" w:rsidRPr="00725F8A">
        <w:t>.</w:t>
      </w:r>
    </w:p>
    <w:p w14:paraId="0CE463D8" w14:textId="069985E7" w:rsidR="00725F8A" w:rsidRPr="00725F8A" w:rsidRDefault="00725F8A" w:rsidP="00725F8A">
      <w:pPr>
        <w:pStyle w:val="EndNoteBibliography"/>
        <w:ind w:left="420" w:hanging="420"/>
      </w:pPr>
      <w:r w:rsidRPr="00725F8A">
        <w:t xml:space="preserve">CRAWFORD, W. 2006. Folksonomy and dichotomy. </w:t>
      </w:r>
      <w:r w:rsidRPr="00725F8A">
        <w:rPr>
          <w:i/>
        </w:rPr>
        <w:t xml:space="preserve">Cites &amp; Insights : Crawford at Large </w:t>
      </w:r>
      <w:r w:rsidRPr="00725F8A">
        <w:t xml:space="preserve">[Online], 6(4): 1-3. Available: </w:t>
      </w:r>
      <w:hyperlink r:id="rId22" w:history="1">
        <w:r w:rsidRPr="00725F8A">
          <w:rPr>
            <w:rStyle w:val="Hyperlink"/>
          </w:rPr>
          <w:t>http://citesandinsights.info/civ6i4.pdf</w:t>
        </w:r>
      </w:hyperlink>
      <w:r w:rsidRPr="00725F8A">
        <w:t>.</w:t>
      </w:r>
    </w:p>
    <w:p w14:paraId="1D3D20E5" w14:textId="27BF7290" w:rsidR="00725F8A" w:rsidRPr="00725F8A" w:rsidRDefault="00725F8A" w:rsidP="00725F8A">
      <w:pPr>
        <w:pStyle w:val="EndNoteBibliography"/>
        <w:ind w:left="420" w:hanging="420"/>
      </w:pPr>
      <w:r w:rsidRPr="00725F8A">
        <w:t xml:space="preserve">DERNTL, M., HAMPEL, T., MOTSCHNIG-PITRIK, R. &amp; PITNER, T. 2011. Inclusive social tagging and its support in Web 2.0 services. </w:t>
      </w:r>
      <w:r w:rsidRPr="00725F8A">
        <w:rPr>
          <w:i/>
        </w:rPr>
        <w:t xml:space="preserve">Computers in Human Behavior </w:t>
      </w:r>
      <w:r w:rsidRPr="00725F8A">
        <w:t xml:space="preserve">[Online], 27(4): 1460 - 1466. Available: </w:t>
      </w:r>
      <w:hyperlink r:id="rId23" w:history="1">
        <w:r w:rsidRPr="00725F8A">
          <w:rPr>
            <w:rStyle w:val="Hyperlink"/>
          </w:rPr>
          <w:t>http://dx.doi.org/10.1016/j.chb.2010.09.014</w:t>
        </w:r>
      </w:hyperlink>
      <w:r w:rsidRPr="00725F8A">
        <w:t>.</w:t>
      </w:r>
    </w:p>
    <w:p w14:paraId="6BBFDD17" w14:textId="2BA4CA2C" w:rsidR="00725F8A" w:rsidRPr="00725F8A" w:rsidRDefault="00725F8A" w:rsidP="00725F8A">
      <w:pPr>
        <w:pStyle w:val="EndNoteBibliography"/>
        <w:ind w:left="420" w:hanging="420"/>
      </w:pPr>
      <w:r w:rsidRPr="00725F8A">
        <w:t xml:space="preserve">GEROLIMOS, M. 2013. Tagging for Libraries: A Review of the Effectiveness of Tagging Systems for Library Catalogs. </w:t>
      </w:r>
      <w:r w:rsidRPr="00725F8A">
        <w:rPr>
          <w:i/>
        </w:rPr>
        <w:t xml:space="preserve">Journal of Library Metadata </w:t>
      </w:r>
      <w:r w:rsidRPr="00725F8A">
        <w:t xml:space="preserve">[Online], 13(1): 36-58. Available: </w:t>
      </w:r>
      <w:hyperlink r:id="rId24" w:history="1">
        <w:r w:rsidRPr="00725F8A">
          <w:rPr>
            <w:rStyle w:val="Hyperlink"/>
          </w:rPr>
          <w:t>http://dx.doi.org/10.1080/19386389.2013.778730</w:t>
        </w:r>
      </w:hyperlink>
      <w:r w:rsidRPr="00725F8A">
        <w:t>.</w:t>
      </w:r>
    </w:p>
    <w:p w14:paraId="5BDE40BC" w14:textId="5FE9D308" w:rsidR="00725F8A" w:rsidRPr="00725F8A" w:rsidRDefault="00725F8A" w:rsidP="00725F8A">
      <w:pPr>
        <w:pStyle w:val="EndNoteBibliography"/>
        <w:ind w:left="420" w:hanging="420"/>
      </w:pPr>
      <w:r w:rsidRPr="00725F8A">
        <w:t xml:space="preserve">JEONG, W. 2009 Is Tagging Effective? - Overlapping rations with other metadata fields </w:t>
      </w:r>
      <w:r w:rsidRPr="00725F8A">
        <w:rPr>
          <w:i/>
        </w:rPr>
        <w:t xml:space="preserve">DCMI International Conference on Dublin Core and Metadata Applications </w:t>
      </w:r>
      <w:r w:rsidRPr="00725F8A">
        <w:t xml:space="preserve">Seoul, Korea: DCMI, 31-39. </w:t>
      </w:r>
      <w:hyperlink r:id="rId25" w:history="1">
        <w:r w:rsidRPr="00725F8A">
          <w:rPr>
            <w:rStyle w:val="Hyperlink"/>
          </w:rPr>
          <w:t>http://dcpapers.dublincore.org/pubs/article/view/975</w:t>
        </w:r>
      </w:hyperlink>
    </w:p>
    <w:p w14:paraId="06A914E0" w14:textId="62FECB75" w:rsidR="00725F8A" w:rsidRPr="00725F8A" w:rsidRDefault="00725F8A" w:rsidP="00725F8A">
      <w:pPr>
        <w:pStyle w:val="EndNoteBibliography"/>
        <w:ind w:left="420" w:hanging="420"/>
      </w:pPr>
      <w:r w:rsidRPr="00725F8A">
        <w:lastRenderedPageBreak/>
        <w:t xml:space="preserve">LUFF, R., BYATT, D. &amp; MARTIN, D. 2014 </w:t>
      </w:r>
      <w:r w:rsidRPr="00725F8A">
        <w:rPr>
          <w:i/>
        </w:rPr>
        <w:t xml:space="preserve">Review of the Typology of Research Methods within the Social Sciences </w:t>
      </w:r>
      <w:r w:rsidRPr="00725F8A">
        <w:t xml:space="preserve">Southampton: National Centre for Research Methods, </w:t>
      </w:r>
      <w:hyperlink r:id="rId26" w:history="1">
        <w:r w:rsidRPr="00725F8A">
          <w:rPr>
            <w:rStyle w:val="Hyperlink"/>
          </w:rPr>
          <w:t>http://eprints.ncrm.ac.uk/3721/</w:t>
        </w:r>
      </w:hyperlink>
      <w:r w:rsidRPr="00725F8A">
        <w:t>.</w:t>
      </w:r>
    </w:p>
    <w:p w14:paraId="2D399BE4" w14:textId="14420E74" w:rsidR="00725F8A" w:rsidRPr="00725F8A" w:rsidRDefault="00725F8A" w:rsidP="00725F8A">
      <w:pPr>
        <w:pStyle w:val="EndNoteBibliography"/>
        <w:ind w:left="420" w:hanging="420"/>
      </w:pPr>
      <w:r w:rsidRPr="00725F8A">
        <w:t xml:space="preserve">SHUMAKER, D. 2012 </w:t>
      </w:r>
      <w:r w:rsidRPr="00725F8A">
        <w:rPr>
          <w:i/>
        </w:rPr>
        <w:t>The embedded librarian: innovative strategies for taking knowledge where it's needed / David Shumaker</w:t>
      </w:r>
      <w:r w:rsidRPr="00725F8A">
        <w:t xml:space="preserve">: Medford, New Jersey : Information Today, Inc., </w:t>
      </w:r>
      <w:hyperlink r:id="rId27" w:history="1">
        <w:r w:rsidRPr="00725F8A">
          <w:rPr>
            <w:rStyle w:val="Hyperlink"/>
          </w:rPr>
          <w:t>http://site.ebrary.com/lib/soton/Doc?id=10576472</w:t>
        </w:r>
      </w:hyperlink>
    </w:p>
    <w:p w14:paraId="0500214C" w14:textId="5A860F97" w:rsidR="00725F8A" w:rsidRPr="00725F8A" w:rsidRDefault="00725F8A" w:rsidP="00725F8A">
      <w:pPr>
        <w:pStyle w:val="EndNoteBibliography"/>
        <w:ind w:left="420" w:hanging="420"/>
      </w:pPr>
      <w:r w:rsidRPr="00725F8A">
        <w:t xml:space="preserve">UK DATA ARCHIVE 2011 </w:t>
      </w:r>
      <w:r w:rsidRPr="00725F8A">
        <w:rPr>
          <w:i/>
        </w:rPr>
        <w:t xml:space="preserve">HASSET Thesaurus (3.0), </w:t>
      </w:r>
      <w:hyperlink r:id="rId28" w:history="1">
        <w:r w:rsidRPr="00725F8A">
          <w:rPr>
            <w:rStyle w:val="Hyperlink"/>
          </w:rPr>
          <w:t>http://www.data-archive.ac.uk/find/hasset-thesaurus</w:t>
        </w:r>
      </w:hyperlink>
    </w:p>
    <w:p w14:paraId="521862C1" w14:textId="209165EE" w:rsidR="006F1468" w:rsidRPr="00882819" w:rsidRDefault="002D343E" w:rsidP="00725F8A">
      <w:r w:rsidRPr="00882819">
        <w:fldChar w:fldCharType="end"/>
      </w:r>
    </w:p>
    <w:sectPr w:rsidR="006F1468" w:rsidRPr="0088281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3DF360" w14:textId="77777777" w:rsidR="0001176F" w:rsidRDefault="0001176F" w:rsidP="0001176F">
      <w:pPr>
        <w:spacing w:before="0"/>
      </w:pPr>
      <w:r>
        <w:separator/>
      </w:r>
    </w:p>
  </w:endnote>
  <w:endnote w:type="continuationSeparator" w:id="0">
    <w:p w14:paraId="279C571E" w14:textId="77777777" w:rsidR="0001176F" w:rsidRDefault="0001176F" w:rsidP="0001176F">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2BD809" w14:textId="77777777" w:rsidR="0001176F" w:rsidRDefault="0001176F" w:rsidP="0001176F">
      <w:pPr>
        <w:spacing w:before="0"/>
      </w:pPr>
      <w:r>
        <w:separator/>
      </w:r>
    </w:p>
  </w:footnote>
  <w:footnote w:type="continuationSeparator" w:id="0">
    <w:p w14:paraId="7F708032" w14:textId="77777777" w:rsidR="0001176F" w:rsidRDefault="0001176F" w:rsidP="0001176F">
      <w:pPr>
        <w:spacing w:before="0"/>
      </w:pPr>
      <w:r>
        <w:continuationSeparator/>
      </w:r>
    </w:p>
  </w:footnote>
  <w:footnote w:id="1">
    <w:p w14:paraId="1191A82B" w14:textId="5B7F9295" w:rsidR="007F74B4" w:rsidRDefault="007F74B4" w:rsidP="004F02A0">
      <w:pPr>
        <w:pStyle w:val="FootnoteText"/>
      </w:pPr>
      <w:r>
        <w:rPr>
          <w:rStyle w:val="FootnoteReference"/>
        </w:rPr>
        <w:footnoteRef/>
      </w:r>
      <w:r>
        <w:t xml:space="preserve"> A typology is a type of conceptual framework in which the regulative function is to classify phenomena in terms of certain criteria.</w:t>
      </w:r>
      <w:r w:rsidR="008938D2">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A54CB4A"/>
    <w:lvl w:ilvl="0">
      <w:start w:val="1"/>
      <w:numFmt w:val="decimal"/>
      <w:lvlText w:val="%1."/>
      <w:lvlJc w:val="left"/>
      <w:pPr>
        <w:tabs>
          <w:tab w:val="num" w:pos="1492"/>
        </w:tabs>
        <w:ind w:left="1492" w:hanging="360"/>
      </w:pPr>
    </w:lvl>
  </w:abstractNum>
  <w:abstractNum w:abstractNumId="1">
    <w:nsid w:val="FFFFFF7D"/>
    <w:multiLevelType w:val="singleLevel"/>
    <w:tmpl w:val="9CAE300E"/>
    <w:lvl w:ilvl="0">
      <w:start w:val="1"/>
      <w:numFmt w:val="decimal"/>
      <w:lvlText w:val="%1."/>
      <w:lvlJc w:val="left"/>
      <w:pPr>
        <w:tabs>
          <w:tab w:val="num" w:pos="1209"/>
        </w:tabs>
        <w:ind w:left="1209" w:hanging="360"/>
      </w:pPr>
    </w:lvl>
  </w:abstractNum>
  <w:abstractNum w:abstractNumId="2">
    <w:nsid w:val="FFFFFF7E"/>
    <w:multiLevelType w:val="singleLevel"/>
    <w:tmpl w:val="37566346"/>
    <w:lvl w:ilvl="0">
      <w:start w:val="1"/>
      <w:numFmt w:val="decimal"/>
      <w:lvlText w:val="%1."/>
      <w:lvlJc w:val="left"/>
      <w:pPr>
        <w:tabs>
          <w:tab w:val="num" w:pos="926"/>
        </w:tabs>
        <w:ind w:left="926" w:hanging="360"/>
      </w:pPr>
    </w:lvl>
  </w:abstractNum>
  <w:abstractNum w:abstractNumId="3">
    <w:nsid w:val="FFFFFF7F"/>
    <w:multiLevelType w:val="singleLevel"/>
    <w:tmpl w:val="276CD6E4"/>
    <w:lvl w:ilvl="0">
      <w:start w:val="1"/>
      <w:numFmt w:val="decimal"/>
      <w:lvlText w:val="%1."/>
      <w:lvlJc w:val="left"/>
      <w:pPr>
        <w:tabs>
          <w:tab w:val="num" w:pos="643"/>
        </w:tabs>
        <w:ind w:left="643" w:hanging="360"/>
      </w:pPr>
    </w:lvl>
  </w:abstractNum>
  <w:abstractNum w:abstractNumId="4">
    <w:nsid w:val="FFFFFF80"/>
    <w:multiLevelType w:val="singleLevel"/>
    <w:tmpl w:val="39CE02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482AF7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8C2336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ACA060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8B409DE"/>
    <w:lvl w:ilvl="0">
      <w:start w:val="1"/>
      <w:numFmt w:val="decimal"/>
      <w:lvlText w:val="%1."/>
      <w:lvlJc w:val="left"/>
      <w:pPr>
        <w:tabs>
          <w:tab w:val="num" w:pos="360"/>
        </w:tabs>
        <w:ind w:left="360" w:hanging="360"/>
      </w:pPr>
    </w:lvl>
  </w:abstractNum>
  <w:abstractNum w:abstractNumId="9">
    <w:nsid w:val="FFFFFF89"/>
    <w:multiLevelType w:val="singleLevel"/>
    <w:tmpl w:val="B2CCE9A4"/>
    <w:lvl w:ilvl="0">
      <w:start w:val="1"/>
      <w:numFmt w:val="bullet"/>
      <w:lvlText w:val=""/>
      <w:lvlJc w:val="left"/>
      <w:pPr>
        <w:tabs>
          <w:tab w:val="num" w:pos="360"/>
        </w:tabs>
        <w:ind w:left="360" w:hanging="360"/>
      </w:pPr>
      <w:rPr>
        <w:rFonts w:ascii="Symbol" w:hAnsi="Symbol" w:hint="default"/>
      </w:rPr>
    </w:lvl>
  </w:abstractNum>
  <w:abstractNum w:abstractNumId="10">
    <w:nsid w:val="625810AD"/>
    <w:multiLevelType w:val="hybridMultilevel"/>
    <w:tmpl w:val="CD42D46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10"/>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2&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trw5vxq59tr9e2tvhvw5ec5etwas52wrfx&quot;&gt;Typology&lt;record-ids&gt;&lt;item&gt;30&lt;/item&gt;&lt;item&gt;37&lt;/item&gt;&lt;item&gt;40&lt;/item&gt;&lt;item&gt;42&lt;/item&gt;&lt;item&gt;48&lt;/item&gt;&lt;item&gt;71&lt;/item&gt;&lt;item&gt;97&lt;/item&gt;&lt;item&gt;136&lt;/item&gt;&lt;/record-ids&gt;&lt;/item&gt;&lt;/Libraries&gt;"/>
  </w:docVars>
  <w:rsids>
    <w:rsidRoot w:val="000B4B72"/>
    <w:rsid w:val="0001176F"/>
    <w:rsid w:val="00015BDF"/>
    <w:rsid w:val="000211EB"/>
    <w:rsid w:val="000A267D"/>
    <w:rsid w:val="000A3201"/>
    <w:rsid w:val="000A72A0"/>
    <w:rsid w:val="000B3F0A"/>
    <w:rsid w:val="000B4B72"/>
    <w:rsid w:val="000B7845"/>
    <w:rsid w:val="000D5936"/>
    <w:rsid w:val="000D62D2"/>
    <w:rsid w:val="000E6FB3"/>
    <w:rsid w:val="000F7CC7"/>
    <w:rsid w:val="00121F41"/>
    <w:rsid w:val="00127A33"/>
    <w:rsid w:val="00166EC8"/>
    <w:rsid w:val="001D4DAC"/>
    <w:rsid w:val="001E2031"/>
    <w:rsid w:val="001E3159"/>
    <w:rsid w:val="001F297E"/>
    <w:rsid w:val="00220E1F"/>
    <w:rsid w:val="00222219"/>
    <w:rsid w:val="002223D7"/>
    <w:rsid w:val="00232EFC"/>
    <w:rsid w:val="00244B28"/>
    <w:rsid w:val="00273B44"/>
    <w:rsid w:val="00281922"/>
    <w:rsid w:val="002B0295"/>
    <w:rsid w:val="002B7112"/>
    <w:rsid w:val="002C189C"/>
    <w:rsid w:val="002D343E"/>
    <w:rsid w:val="002D7A8D"/>
    <w:rsid w:val="002E2A01"/>
    <w:rsid w:val="00324A0A"/>
    <w:rsid w:val="00342D04"/>
    <w:rsid w:val="00373ACE"/>
    <w:rsid w:val="00397037"/>
    <w:rsid w:val="003E0739"/>
    <w:rsid w:val="003F08DD"/>
    <w:rsid w:val="004079F2"/>
    <w:rsid w:val="004466F9"/>
    <w:rsid w:val="00451549"/>
    <w:rsid w:val="0045204F"/>
    <w:rsid w:val="00460906"/>
    <w:rsid w:val="0047447B"/>
    <w:rsid w:val="00484315"/>
    <w:rsid w:val="004E27BC"/>
    <w:rsid w:val="004F02A0"/>
    <w:rsid w:val="005154B8"/>
    <w:rsid w:val="00526D88"/>
    <w:rsid w:val="005333A9"/>
    <w:rsid w:val="005358FE"/>
    <w:rsid w:val="00540353"/>
    <w:rsid w:val="00575D8B"/>
    <w:rsid w:val="00597337"/>
    <w:rsid w:val="005A704F"/>
    <w:rsid w:val="005D3385"/>
    <w:rsid w:val="005E52B0"/>
    <w:rsid w:val="0060340E"/>
    <w:rsid w:val="00616165"/>
    <w:rsid w:val="0062278D"/>
    <w:rsid w:val="00657614"/>
    <w:rsid w:val="0066129F"/>
    <w:rsid w:val="00694C3C"/>
    <w:rsid w:val="006B0594"/>
    <w:rsid w:val="006B3827"/>
    <w:rsid w:val="006B3D89"/>
    <w:rsid w:val="006C2E6B"/>
    <w:rsid w:val="006C2F3C"/>
    <w:rsid w:val="006D338E"/>
    <w:rsid w:val="006D3CA1"/>
    <w:rsid w:val="006E0867"/>
    <w:rsid w:val="006E5850"/>
    <w:rsid w:val="006F1468"/>
    <w:rsid w:val="007039E6"/>
    <w:rsid w:val="00725F8A"/>
    <w:rsid w:val="00730BB7"/>
    <w:rsid w:val="0073470B"/>
    <w:rsid w:val="00760FA2"/>
    <w:rsid w:val="00764B12"/>
    <w:rsid w:val="0076754C"/>
    <w:rsid w:val="00767C0B"/>
    <w:rsid w:val="00787238"/>
    <w:rsid w:val="007B169C"/>
    <w:rsid w:val="007E69BB"/>
    <w:rsid w:val="007F74B4"/>
    <w:rsid w:val="00805D52"/>
    <w:rsid w:val="00812F2C"/>
    <w:rsid w:val="008307F8"/>
    <w:rsid w:val="00831E8C"/>
    <w:rsid w:val="00841EF3"/>
    <w:rsid w:val="00842169"/>
    <w:rsid w:val="00862ABC"/>
    <w:rsid w:val="00882819"/>
    <w:rsid w:val="008938D2"/>
    <w:rsid w:val="008B69AA"/>
    <w:rsid w:val="008E0F4C"/>
    <w:rsid w:val="008E3D9A"/>
    <w:rsid w:val="008F525B"/>
    <w:rsid w:val="00932BFA"/>
    <w:rsid w:val="0093397D"/>
    <w:rsid w:val="009500AB"/>
    <w:rsid w:val="00984C8F"/>
    <w:rsid w:val="0099092B"/>
    <w:rsid w:val="009C35F2"/>
    <w:rsid w:val="009E438A"/>
    <w:rsid w:val="00A163FF"/>
    <w:rsid w:val="00A23615"/>
    <w:rsid w:val="00A36EC9"/>
    <w:rsid w:val="00A42144"/>
    <w:rsid w:val="00A71D69"/>
    <w:rsid w:val="00A76566"/>
    <w:rsid w:val="00AB2A65"/>
    <w:rsid w:val="00AF1028"/>
    <w:rsid w:val="00C103F3"/>
    <w:rsid w:val="00C358B5"/>
    <w:rsid w:val="00C46AC1"/>
    <w:rsid w:val="00C73778"/>
    <w:rsid w:val="00C81022"/>
    <w:rsid w:val="00C86629"/>
    <w:rsid w:val="00C93C9B"/>
    <w:rsid w:val="00C96CA6"/>
    <w:rsid w:val="00CC335E"/>
    <w:rsid w:val="00CD0C92"/>
    <w:rsid w:val="00CF5AA8"/>
    <w:rsid w:val="00D017AB"/>
    <w:rsid w:val="00D14F1E"/>
    <w:rsid w:val="00D20467"/>
    <w:rsid w:val="00D50510"/>
    <w:rsid w:val="00D72A40"/>
    <w:rsid w:val="00DA430C"/>
    <w:rsid w:val="00DC3137"/>
    <w:rsid w:val="00DD4B09"/>
    <w:rsid w:val="00DF72BE"/>
    <w:rsid w:val="00E05CEE"/>
    <w:rsid w:val="00E147E3"/>
    <w:rsid w:val="00E15609"/>
    <w:rsid w:val="00E339EB"/>
    <w:rsid w:val="00E54CF4"/>
    <w:rsid w:val="00E94C14"/>
    <w:rsid w:val="00EA4EEA"/>
    <w:rsid w:val="00ED2314"/>
    <w:rsid w:val="00ED24AF"/>
    <w:rsid w:val="00ED564D"/>
    <w:rsid w:val="00ED60F2"/>
    <w:rsid w:val="00F337DA"/>
    <w:rsid w:val="00F51484"/>
    <w:rsid w:val="00F545E9"/>
    <w:rsid w:val="00F571BF"/>
    <w:rsid w:val="00F77361"/>
    <w:rsid w:val="00FA0285"/>
    <w:rsid w:val="00FB73E1"/>
    <w:rsid w:val="00FD3C4C"/>
    <w:rsid w:val="00FE1103"/>
    <w:rsid w:val="00FE17E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7AA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iPriority="10" w:unhideWhenUsed="0" w:qFormat="1"/>
    <w:lsdException w:name="Subtitle" w:semiHidden="0" w:uiPriority="11"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2D2"/>
    <w:pPr>
      <w:spacing w:before="240"/>
    </w:pPr>
    <w:rPr>
      <w:rFonts w:asciiTheme="minorHAnsi" w:hAnsiTheme="minorHAnsi"/>
      <w:sz w:val="24"/>
      <w:szCs w:val="24"/>
    </w:rPr>
  </w:style>
  <w:style w:type="paragraph" w:styleId="Heading1">
    <w:name w:val="heading 1"/>
    <w:basedOn w:val="Normal"/>
    <w:next w:val="Normal"/>
    <w:link w:val="Heading1Char"/>
    <w:uiPriority w:val="9"/>
    <w:qFormat/>
    <w:rsid w:val="00862AB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2ABC"/>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62ABC"/>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862ABC"/>
    <w:pPr>
      <w:keepNext/>
      <w:keepLines/>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862ABC"/>
    <w:pPr>
      <w:keepNext/>
      <w:keepLines/>
      <w:spacing w:before="20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862ABC"/>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862ABC"/>
    <w:pPr>
      <w:keepNext/>
      <w:keepLines/>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862ABC"/>
    <w:pPr>
      <w:keepNext/>
      <w:keepLines/>
      <w:spacing w:before="200" w:line="276" w:lineRule="auto"/>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862ABC"/>
    <w:pPr>
      <w:keepNext/>
      <w:keepLines/>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862ABC"/>
    <w:rPr>
      <w:b/>
      <w:bCs/>
      <w:smallCaps/>
      <w:spacing w:val="5"/>
    </w:rPr>
  </w:style>
  <w:style w:type="paragraph" w:styleId="Caption">
    <w:name w:val="caption"/>
    <w:basedOn w:val="Normal"/>
    <w:next w:val="Normal"/>
    <w:uiPriority w:val="35"/>
    <w:semiHidden/>
    <w:unhideWhenUsed/>
    <w:qFormat/>
    <w:rsid w:val="00862ABC"/>
    <w:pPr>
      <w:spacing w:after="200"/>
    </w:pPr>
    <w:rPr>
      <w:rFonts w:eastAsiaTheme="minorEastAsia" w:cstheme="minorBidi"/>
      <w:b/>
      <w:bCs/>
      <w:color w:val="4F81BD" w:themeColor="accent1"/>
      <w:sz w:val="18"/>
      <w:szCs w:val="18"/>
    </w:rPr>
  </w:style>
  <w:style w:type="character" w:styleId="Emphasis">
    <w:name w:val="Emphasis"/>
    <w:basedOn w:val="DefaultParagraphFont"/>
    <w:uiPriority w:val="20"/>
    <w:qFormat/>
    <w:rsid w:val="00862ABC"/>
    <w:rPr>
      <w:i/>
      <w:iCs/>
    </w:rPr>
  </w:style>
  <w:style w:type="character" w:customStyle="1" w:styleId="Heading1Char">
    <w:name w:val="Heading 1 Char"/>
    <w:basedOn w:val="DefaultParagraphFont"/>
    <w:link w:val="Heading1"/>
    <w:uiPriority w:val="9"/>
    <w:rsid w:val="00862AB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62A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62ABC"/>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semiHidden/>
    <w:rsid w:val="00862ABC"/>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862ABC"/>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862ABC"/>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862ABC"/>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862ABC"/>
    <w:rPr>
      <w:rFonts w:asciiTheme="majorHAnsi" w:eastAsiaTheme="majorEastAsia" w:hAnsiTheme="majorHAnsi" w:cstheme="majorBidi"/>
      <w:color w:val="4F81BD" w:themeColor="accent1"/>
    </w:rPr>
  </w:style>
  <w:style w:type="character" w:customStyle="1" w:styleId="Heading9Char">
    <w:name w:val="Heading 9 Char"/>
    <w:basedOn w:val="DefaultParagraphFont"/>
    <w:link w:val="Heading9"/>
    <w:uiPriority w:val="9"/>
    <w:semiHidden/>
    <w:rsid w:val="00862ABC"/>
    <w:rPr>
      <w:rFonts w:asciiTheme="majorHAnsi" w:eastAsiaTheme="majorEastAsia" w:hAnsiTheme="majorHAnsi" w:cstheme="majorBidi"/>
      <w:i/>
      <w:iCs/>
      <w:color w:val="404040" w:themeColor="text1" w:themeTint="BF"/>
    </w:rPr>
  </w:style>
  <w:style w:type="character" w:styleId="IntenseEmphasis">
    <w:name w:val="Intense Emphasis"/>
    <w:basedOn w:val="DefaultParagraphFont"/>
    <w:uiPriority w:val="21"/>
    <w:qFormat/>
    <w:rsid w:val="00862ABC"/>
    <w:rPr>
      <w:b/>
      <w:bCs/>
      <w:i/>
      <w:iCs/>
      <w:color w:val="4F81BD" w:themeColor="accent1"/>
    </w:rPr>
  </w:style>
  <w:style w:type="paragraph" w:styleId="IntenseQuote">
    <w:name w:val="Intense Quote"/>
    <w:basedOn w:val="Normal"/>
    <w:next w:val="Normal"/>
    <w:link w:val="IntenseQuoteChar"/>
    <w:uiPriority w:val="30"/>
    <w:qFormat/>
    <w:rsid w:val="00862ABC"/>
    <w:pPr>
      <w:pBdr>
        <w:bottom w:val="single" w:sz="4" w:space="4" w:color="4F81BD" w:themeColor="accent1"/>
      </w:pBdr>
      <w:spacing w:before="200" w:after="280" w:line="276" w:lineRule="auto"/>
      <w:ind w:left="936" w:right="936"/>
    </w:pPr>
    <w:rPr>
      <w:rFonts w:eastAsiaTheme="minorEastAsia" w:cstheme="minorBidi"/>
      <w:b/>
      <w:bCs/>
      <w:i/>
      <w:iCs/>
      <w:color w:val="4F81BD" w:themeColor="accent1"/>
      <w:sz w:val="22"/>
      <w:szCs w:val="22"/>
    </w:rPr>
  </w:style>
  <w:style w:type="character" w:customStyle="1" w:styleId="IntenseQuoteChar">
    <w:name w:val="Intense Quote Char"/>
    <w:basedOn w:val="DefaultParagraphFont"/>
    <w:link w:val="IntenseQuote"/>
    <w:uiPriority w:val="30"/>
    <w:rsid w:val="00862ABC"/>
    <w:rPr>
      <w:rFonts w:asciiTheme="minorHAnsi" w:eastAsiaTheme="minorEastAsia" w:hAnsiTheme="minorHAnsi" w:cstheme="minorBidi"/>
      <w:b/>
      <w:bCs/>
      <w:i/>
      <w:iCs/>
      <w:color w:val="4F81BD" w:themeColor="accent1"/>
      <w:sz w:val="22"/>
      <w:szCs w:val="22"/>
    </w:rPr>
  </w:style>
  <w:style w:type="character" w:styleId="IntenseReference">
    <w:name w:val="Intense Reference"/>
    <w:basedOn w:val="DefaultParagraphFont"/>
    <w:uiPriority w:val="32"/>
    <w:qFormat/>
    <w:rsid w:val="00862ABC"/>
    <w:rPr>
      <w:b/>
      <w:bCs/>
      <w:smallCaps/>
      <w:color w:val="C0504D" w:themeColor="accent2"/>
      <w:spacing w:val="5"/>
      <w:u w:val="single"/>
    </w:rPr>
  </w:style>
  <w:style w:type="paragraph" w:styleId="ListParagraph">
    <w:name w:val="List Paragraph"/>
    <w:basedOn w:val="Normal"/>
    <w:uiPriority w:val="34"/>
    <w:qFormat/>
    <w:rsid w:val="00862ABC"/>
    <w:pPr>
      <w:spacing w:after="200" w:line="276" w:lineRule="auto"/>
      <w:ind w:left="720"/>
      <w:contextualSpacing/>
    </w:pPr>
    <w:rPr>
      <w:rFonts w:eastAsiaTheme="minorEastAsia" w:cstheme="minorBidi"/>
      <w:sz w:val="22"/>
      <w:szCs w:val="22"/>
    </w:rPr>
  </w:style>
  <w:style w:type="paragraph" w:styleId="NoSpacing">
    <w:name w:val="No Spacing"/>
    <w:uiPriority w:val="1"/>
    <w:qFormat/>
    <w:rsid w:val="00862ABC"/>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862ABC"/>
    <w:pPr>
      <w:spacing w:after="200" w:line="276" w:lineRule="auto"/>
    </w:pPr>
    <w:rPr>
      <w:rFonts w:eastAsiaTheme="minorEastAsia" w:cstheme="minorBidi"/>
      <w:i/>
      <w:iCs/>
      <w:color w:val="000000" w:themeColor="text1"/>
      <w:sz w:val="22"/>
      <w:szCs w:val="22"/>
    </w:rPr>
  </w:style>
  <w:style w:type="character" w:customStyle="1" w:styleId="QuoteChar">
    <w:name w:val="Quote Char"/>
    <w:basedOn w:val="DefaultParagraphFont"/>
    <w:link w:val="Quote"/>
    <w:uiPriority w:val="29"/>
    <w:rsid w:val="00862ABC"/>
    <w:rPr>
      <w:rFonts w:asciiTheme="minorHAnsi" w:eastAsiaTheme="minorEastAsia" w:hAnsiTheme="minorHAnsi" w:cstheme="minorBidi"/>
      <w:i/>
      <w:iCs/>
      <w:color w:val="000000" w:themeColor="text1"/>
      <w:sz w:val="22"/>
      <w:szCs w:val="22"/>
    </w:rPr>
  </w:style>
  <w:style w:type="character" w:styleId="Strong">
    <w:name w:val="Strong"/>
    <w:basedOn w:val="DefaultParagraphFont"/>
    <w:uiPriority w:val="22"/>
    <w:qFormat/>
    <w:rsid w:val="00862ABC"/>
    <w:rPr>
      <w:b/>
      <w:bCs/>
    </w:rPr>
  </w:style>
  <w:style w:type="paragraph" w:styleId="Subtitle">
    <w:name w:val="Subtitle"/>
    <w:basedOn w:val="Normal"/>
    <w:next w:val="Normal"/>
    <w:link w:val="SubtitleChar"/>
    <w:uiPriority w:val="11"/>
    <w:qFormat/>
    <w:rsid w:val="00862ABC"/>
    <w:pPr>
      <w:numPr>
        <w:ilvl w:val="1"/>
      </w:numPr>
      <w:spacing w:after="200" w:line="276" w:lineRule="auto"/>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62ABC"/>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862ABC"/>
    <w:rPr>
      <w:i/>
      <w:iCs/>
      <w:color w:val="808080" w:themeColor="text1" w:themeTint="7F"/>
    </w:rPr>
  </w:style>
  <w:style w:type="character" w:styleId="SubtleReference">
    <w:name w:val="Subtle Reference"/>
    <w:basedOn w:val="DefaultParagraphFont"/>
    <w:uiPriority w:val="31"/>
    <w:qFormat/>
    <w:rsid w:val="00862ABC"/>
    <w:rPr>
      <w:smallCaps/>
      <w:color w:val="C0504D" w:themeColor="accent2"/>
      <w:u w:val="single"/>
    </w:rPr>
  </w:style>
  <w:style w:type="paragraph" w:styleId="Title">
    <w:name w:val="Title"/>
    <w:basedOn w:val="Normal"/>
    <w:next w:val="Normal"/>
    <w:link w:val="TitleChar"/>
    <w:uiPriority w:val="10"/>
    <w:qFormat/>
    <w:rsid w:val="00862AB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2ABC"/>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862ABC"/>
    <w:pPr>
      <w:outlineLvl w:val="9"/>
    </w:pPr>
  </w:style>
  <w:style w:type="paragraph" w:customStyle="1" w:styleId="EndNoteBibliographyTitle">
    <w:name w:val="EndNote Bibliography Title"/>
    <w:basedOn w:val="Normal"/>
    <w:link w:val="EndNoteBibliographyTitleChar"/>
    <w:rsid w:val="002D343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D343E"/>
    <w:rPr>
      <w:rFonts w:ascii="Calibri" w:hAnsi="Calibri"/>
      <w:noProof/>
      <w:sz w:val="24"/>
      <w:szCs w:val="24"/>
    </w:rPr>
  </w:style>
  <w:style w:type="paragraph" w:customStyle="1" w:styleId="EndNoteBibliography">
    <w:name w:val="EndNote Bibliography"/>
    <w:basedOn w:val="Normal"/>
    <w:link w:val="EndNoteBibliographyChar"/>
    <w:rsid w:val="002D343E"/>
    <w:rPr>
      <w:rFonts w:ascii="Calibri" w:hAnsi="Calibri"/>
      <w:noProof/>
    </w:rPr>
  </w:style>
  <w:style w:type="character" w:customStyle="1" w:styleId="EndNoteBibliographyChar">
    <w:name w:val="EndNote Bibliography Char"/>
    <w:basedOn w:val="DefaultParagraphFont"/>
    <w:link w:val="EndNoteBibliography"/>
    <w:rsid w:val="002D343E"/>
    <w:rPr>
      <w:rFonts w:ascii="Calibri" w:hAnsi="Calibri"/>
      <w:noProof/>
      <w:sz w:val="24"/>
      <w:szCs w:val="24"/>
    </w:rPr>
  </w:style>
  <w:style w:type="character" w:styleId="Hyperlink">
    <w:name w:val="Hyperlink"/>
    <w:basedOn w:val="DefaultParagraphFont"/>
    <w:rsid w:val="00127A33"/>
    <w:rPr>
      <w:color w:val="0000FF" w:themeColor="hyperlink"/>
      <w:u w:val="single"/>
    </w:rPr>
  </w:style>
  <w:style w:type="paragraph" w:styleId="EndnoteText">
    <w:name w:val="endnote text"/>
    <w:basedOn w:val="Normal"/>
    <w:link w:val="EndnoteTextChar"/>
    <w:semiHidden/>
    <w:unhideWhenUsed/>
    <w:rsid w:val="0001176F"/>
    <w:pPr>
      <w:spacing w:before="0"/>
    </w:pPr>
    <w:rPr>
      <w:sz w:val="20"/>
      <w:szCs w:val="20"/>
    </w:rPr>
  </w:style>
  <w:style w:type="character" w:customStyle="1" w:styleId="EndnoteTextChar">
    <w:name w:val="Endnote Text Char"/>
    <w:basedOn w:val="DefaultParagraphFont"/>
    <w:link w:val="EndnoteText"/>
    <w:semiHidden/>
    <w:rsid w:val="0001176F"/>
    <w:rPr>
      <w:rFonts w:asciiTheme="minorHAnsi" w:hAnsiTheme="minorHAnsi"/>
    </w:rPr>
  </w:style>
  <w:style w:type="character" w:styleId="EndnoteReference">
    <w:name w:val="endnote reference"/>
    <w:basedOn w:val="DefaultParagraphFont"/>
    <w:semiHidden/>
    <w:unhideWhenUsed/>
    <w:rsid w:val="0001176F"/>
    <w:rPr>
      <w:vertAlign w:val="superscript"/>
    </w:rPr>
  </w:style>
  <w:style w:type="paragraph" w:styleId="FootnoteText">
    <w:name w:val="footnote text"/>
    <w:basedOn w:val="Normal"/>
    <w:link w:val="FootnoteTextChar"/>
    <w:semiHidden/>
    <w:unhideWhenUsed/>
    <w:rsid w:val="007F74B4"/>
    <w:pPr>
      <w:spacing w:before="0"/>
    </w:pPr>
    <w:rPr>
      <w:sz w:val="20"/>
      <w:szCs w:val="20"/>
    </w:rPr>
  </w:style>
  <w:style w:type="character" w:customStyle="1" w:styleId="FootnoteTextChar">
    <w:name w:val="Footnote Text Char"/>
    <w:basedOn w:val="DefaultParagraphFont"/>
    <w:link w:val="FootnoteText"/>
    <w:semiHidden/>
    <w:rsid w:val="007F74B4"/>
    <w:rPr>
      <w:rFonts w:asciiTheme="minorHAnsi" w:hAnsiTheme="minorHAnsi"/>
    </w:rPr>
  </w:style>
  <w:style w:type="character" w:styleId="FootnoteReference">
    <w:name w:val="footnote reference"/>
    <w:basedOn w:val="DefaultParagraphFont"/>
    <w:semiHidden/>
    <w:unhideWhenUsed/>
    <w:rsid w:val="007F74B4"/>
    <w:rPr>
      <w:vertAlign w:val="superscript"/>
    </w:rPr>
  </w:style>
  <w:style w:type="character" w:styleId="CommentReference">
    <w:name w:val="annotation reference"/>
    <w:basedOn w:val="DefaultParagraphFont"/>
    <w:semiHidden/>
    <w:unhideWhenUsed/>
    <w:rsid w:val="00244B28"/>
    <w:rPr>
      <w:sz w:val="16"/>
      <w:szCs w:val="16"/>
    </w:rPr>
  </w:style>
  <w:style w:type="paragraph" w:styleId="CommentText">
    <w:name w:val="annotation text"/>
    <w:basedOn w:val="Normal"/>
    <w:link w:val="CommentTextChar"/>
    <w:semiHidden/>
    <w:unhideWhenUsed/>
    <w:rsid w:val="00244B28"/>
    <w:rPr>
      <w:sz w:val="20"/>
      <w:szCs w:val="20"/>
    </w:rPr>
  </w:style>
  <w:style w:type="character" w:customStyle="1" w:styleId="CommentTextChar">
    <w:name w:val="Comment Text Char"/>
    <w:basedOn w:val="DefaultParagraphFont"/>
    <w:link w:val="CommentText"/>
    <w:semiHidden/>
    <w:rsid w:val="00244B28"/>
    <w:rPr>
      <w:rFonts w:asciiTheme="minorHAnsi" w:hAnsiTheme="minorHAnsi"/>
    </w:rPr>
  </w:style>
  <w:style w:type="paragraph" w:styleId="CommentSubject">
    <w:name w:val="annotation subject"/>
    <w:basedOn w:val="CommentText"/>
    <w:next w:val="CommentText"/>
    <w:link w:val="CommentSubjectChar"/>
    <w:semiHidden/>
    <w:unhideWhenUsed/>
    <w:rsid w:val="00244B28"/>
    <w:rPr>
      <w:b/>
      <w:bCs/>
    </w:rPr>
  </w:style>
  <w:style w:type="character" w:customStyle="1" w:styleId="CommentSubjectChar">
    <w:name w:val="Comment Subject Char"/>
    <w:basedOn w:val="CommentTextChar"/>
    <w:link w:val="CommentSubject"/>
    <w:semiHidden/>
    <w:rsid w:val="00244B28"/>
    <w:rPr>
      <w:rFonts w:asciiTheme="minorHAnsi" w:hAnsiTheme="minorHAnsi"/>
      <w:b/>
      <w:bCs/>
    </w:rPr>
  </w:style>
  <w:style w:type="paragraph" w:styleId="BalloonText">
    <w:name w:val="Balloon Text"/>
    <w:basedOn w:val="Normal"/>
    <w:link w:val="BalloonTextChar"/>
    <w:semiHidden/>
    <w:unhideWhenUsed/>
    <w:rsid w:val="00244B28"/>
    <w:pPr>
      <w:spacing w:before="0"/>
    </w:pPr>
    <w:rPr>
      <w:rFonts w:ascii="Tahoma" w:hAnsi="Tahoma" w:cs="Tahoma"/>
      <w:sz w:val="16"/>
      <w:szCs w:val="16"/>
    </w:rPr>
  </w:style>
  <w:style w:type="character" w:customStyle="1" w:styleId="BalloonTextChar">
    <w:name w:val="Balloon Text Char"/>
    <w:basedOn w:val="DefaultParagraphFont"/>
    <w:link w:val="BalloonText"/>
    <w:semiHidden/>
    <w:rsid w:val="00244B28"/>
    <w:rPr>
      <w:rFonts w:ascii="Tahoma" w:hAnsi="Tahoma" w:cs="Tahoma"/>
      <w:sz w:val="16"/>
      <w:szCs w:val="16"/>
    </w:rPr>
  </w:style>
  <w:style w:type="character" w:styleId="FollowedHyperlink">
    <w:name w:val="FollowedHyperlink"/>
    <w:basedOn w:val="DefaultParagraphFont"/>
    <w:rsid w:val="0047447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iPriority="10" w:unhideWhenUsed="0" w:qFormat="1"/>
    <w:lsdException w:name="Subtitle" w:semiHidden="0" w:uiPriority="11"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2D2"/>
    <w:pPr>
      <w:spacing w:before="240"/>
    </w:pPr>
    <w:rPr>
      <w:rFonts w:asciiTheme="minorHAnsi" w:hAnsiTheme="minorHAnsi"/>
      <w:sz w:val="24"/>
      <w:szCs w:val="24"/>
    </w:rPr>
  </w:style>
  <w:style w:type="paragraph" w:styleId="Heading1">
    <w:name w:val="heading 1"/>
    <w:basedOn w:val="Normal"/>
    <w:next w:val="Normal"/>
    <w:link w:val="Heading1Char"/>
    <w:uiPriority w:val="9"/>
    <w:qFormat/>
    <w:rsid w:val="00862AB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2ABC"/>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62ABC"/>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862ABC"/>
    <w:pPr>
      <w:keepNext/>
      <w:keepLines/>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862ABC"/>
    <w:pPr>
      <w:keepNext/>
      <w:keepLines/>
      <w:spacing w:before="20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862ABC"/>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862ABC"/>
    <w:pPr>
      <w:keepNext/>
      <w:keepLines/>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862ABC"/>
    <w:pPr>
      <w:keepNext/>
      <w:keepLines/>
      <w:spacing w:before="200" w:line="276" w:lineRule="auto"/>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862ABC"/>
    <w:pPr>
      <w:keepNext/>
      <w:keepLines/>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862ABC"/>
    <w:rPr>
      <w:b/>
      <w:bCs/>
      <w:smallCaps/>
      <w:spacing w:val="5"/>
    </w:rPr>
  </w:style>
  <w:style w:type="paragraph" w:styleId="Caption">
    <w:name w:val="caption"/>
    <w:basedOn w:val="Normal"/>
    <w:next w:val="Normal"/>
    <w:uiPriority w:val="35"/>
    <w:semiHidden/>
    <w:unhideWhenUsed/>
    <w:qFormat/>
    <w:rsid w:val="00862ABC"/>
    <w:pPr>
      <w:spacing w:after="200"/>
    </w:pPr>
    <w:rPr>
      <w:rFonts w:eastAsiaTheme="minorEastAsia" w:cstheme="minorBidi"/>
      <w:b/>
      <w:bCs/>
      <w:color w:val="4F81BD" w:themeColor="accent1"/>
      <w:sz w:val="18"/>
      <w:szCs w:val="18"/>
    </w:rPr>
  </w:style>
  <w:style w:type="character" w:styleId="Emphasis">
    <w:name w:val="Emphasis"/>
    <w:basedOn w:val="DefaultParagraphFont"/>
    <w:uiPriority w:val="20"/>
    <w:qFormat/>
    <w:rsid w:val="00862ABC"/>
    <w:rPr>
      <w:i/>
      <w:iCs/>
    </w:rPr>
  </w:style>
  <w:style w:type="character" w:customStyle="1" w:styleId="Heading1Char">
    <w:name w:val="Heading 1 Char"/>
    <w:basedOn w:val="DefaultParagraphFont"/>
    <w:link w:val="Heading1"/>
    <w:uiPriority w:val="9"/>
    <w:rsid w:val="00862AB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62A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62ABC"/>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semiHidden/>
    <w:rsid w:val="00862ABC"/>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862ABC"/>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862ABC"/>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862ABC"/>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862ABC"/>
    <w:rPr>
      <w:rFonts w:asciiTheme="majorHAnsi" w:eastAsiaTheme="majorEastAsia" w:hAnsiTheme="majorHAnsi" w:cstheme="majorBidi"/>
      <w:color w:val="4F81BD" w:themeColor="accent1"/>
    </w:rPr>
  </w:style>
  <w:style w:type="character" w:customStyle="1" w:styleId="Heading9Char">
    <w:name w:val="Heading 9 Char"/>
    <w:basedOn w:val="DefaultParagraphFont"/>
    <w:link w:val="Heading9"/>
    <w:uiPriority w:val="9"/>
    <w:semiHidden/>
    <w:rsid w:val="00862ABC"/>
    <w:rPr>
      <w:rFonts w:asciiTheme="majorHAnsi" w:eastAsiaTheme="majorEastAsia" w:hAnsiTheme="majorHAnsi" w:cstheme="majorBidi"/>
      <w:i/>
      <w:iCs/>
      <w:color w:val="404040" w:themeColor="text1" w:themeTint="BF"/>
    </w:rPr>
  </w:style>
  <w:style w:type="character" w:styleId="IntenseEmphasis">
    <w:name w:val="Intense Emphasis"/>
    <w:basedOn w:val="DefaultParagraphFont"/>
    <w:uiPriority w:val="21"/>
    <w:qFormat/>
    <w:rsid w:val="00862ABC"/>
    <w:rPr>
      <w:b/>
      <w:bCs/>
      <w:i/>
      <w:iCs/>
      <w:color w:val="4F81BD" w:themeColor="accent1"/>
    </w:rPr>
  </w:style>
  <w:style w:type="paragraph" w:styleId="IntenseQuote">
    <w:name w:val="Intense Quote"/>
    <w:basedOn w:val="Normal"/>
    <w:next w:val="Normal"/>
    <w:link w:val="IntenseQuoteChar"/>
    <w:uiPriority w:val="30"/>
    <w:qFormat/>
    <w:rsid w:val="00862ABC"/>
    <w:pPr>
      <w:pBdr>
        <w:bottom w:val="single" w:sz="4" w:space="4" w:color="4F81BD" w:themeColor="accent1"/>
      </w:pBdr>
      <w:spacing w:before="200" w:after="280" w:line="276" w:lineRule="auto"/>
      <w:ind w:left="936" w:right="936"/>
    </w:pPr>
    <w:rPr>
      <w:rFonts w:eastAsiaTheme="minorEastAsia" w:cstheme="minorBidi"/>
      <w:b/>
      <w:bCs/>
      <w:i/>
      <w:iCs/>
      <w:color w:val="4F81BD" w:themeColor="accent1"/>
      <w:sz w:val="22"/>
      <w:szCs w:val="22"/>
    </w:rPr>
  </w:style>
  <w:style w:type="character" w:customStyle="1" w:styleId="IntenseQuoteChar">
    <w:name w:val="Intense Quote Char"/>
    <w:basedOn w:val="DefaultParagraphFont"/>
    <w:link w:val="IntenseQuote"/>
    <w:uiPriority w:val="30"/>
    <w:rsid w:val="00862ABC"/>
    <w:rPr>
      <w:rFonts w:asciiTheme="minorHAnsi" w:eastAsiaTheme="minorEastAsia" w:hAnsiTheme="minorHAnsi" w:cstheme="minorBidi"/>
      <w:b/>
      <w:bCs/>
      <w:i/>
      <w:iCs/>
      <w:color w:val="4F81BD" w:themeColor="accent1"/>
      <w:sz w:val="22"/>
      <w:szCs w:val="22"/>
    </w:rPr>
  </w:style>
  <w:style w:type="character" w:styleId="IntenseReference">
    <w:name w:val="Intense Reference"/>
    <w:basedOn w:val="DefaultParagraphFont"/>
    <w:uiPriority w:val="32"/>
    <w:qFormat/>
    <w:rsid w:val="00862ABC"/>
    <w:rPr>
      <w:b/>
      <w:bCs/>
      <w:smallCaps/>
      <w:color w:val="C0504D" w:themeColor="accent2"/>
      <w:spacing w:val="5"/>
      <w:u w:val="single"/>
    </w:rPr>
  </w:style>
  <w:style w:type="paragraph" w:styleId="ListParagraph">
    <w:name w:val="List Paragraph"/>
    <w:basedOn w:val="Normal"/>
    <w:uiPriority w:val="34"/>
    <w:qFormat/>
    <w:rsid w:val="00862ABC"/>
    <w:pPr>
      <w:spacing w:after="200" w:line="276" w:lineRule="auto"/>
      <w:ind w:left="720"/>
      <w:contextualSpacing/>
    </w:pPr>
    <w:rPr>
      <w:rFonts w:eastAsiaTheme="minorEastAsia" w:cstheme="minorBidi"/>
      <w:sz w:val="22"/>
      <w:szCs w:val="22"/>
    </w:rPr>
  </w:style>
  <w:style w:type="paragraph" w:styleId="NoSpacing">
    <w:name w:val="No Spacing"/>
    <w:uiPriority w:val="1"/>
    <w:qFormat/>
    <w:rsid w:val="00862ABC"/>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862ABC"/>
    <w:pPr>
      <w:spacing w:after="200" w:line="276" w:lineRule="auto"/>
    </w:pPr>
    <w:rPr>
      <w:rFonts w:eastAsiaTheme="minorEastAsia" w:cstheme="minorBidi"/>
      <w:i/>
      <w:iCs/>
      <w:color w:val="000000" w:themeColor="text1"/>
      <w:sz w:val="22"/>
      <w:szCs w:val="22"/>
    </w:rPr>
  </w:style>
  <w:style w:type="character" w:customStyle="1" w:styleId="QuoteChar">
    <w:name w:val="Quote Char"/>
    <w:basedOn w:val="DefaultParagraphFont"/>
    <w:link w:val="Quote"/>
    <w:uiPriority w:val="29"/>
    <w:rsid w:val="00862ABC"/>
    <w:rPr>
      <w:rFonts w:asciiTheme="minorHAnsi" w:eastAsiaTheme="minorEastAsia" w:hAnsiTheme="minorHAnsi" w:cstheme="minorBidi"/>
      <w:i/>
      <w:iCs/>
      <w:color w:val="000000" w:themeColor="text1"/>
      <w:sz w:val="22"/>
      <w:szCs w:val="22"/>
    </w:rPr>
  </w:style>
  <w:style w:type="character" w:styleId="Strong">
    <w:name w:val="Strong"/>
    <w:basedOn w:val="DefaultParagraphFont"/>
    <w:uiPriority w:val="22"/>
    <w:qFormat/>
    <w:rsid w:val="00862ABC"/>
    <w:rPr>
      <w:b/>
      <w:bCs/>
    </w:rPr>
  </w:style>
  <w:style w:type="paragraph" w:styleId="Subtitle">
    <w:name w:val="Subtitle"/>
    <w:basedOn w:val="Normal"/>
    <w:next w:val="Normal"/>
    <w:link w:val="SubtitleChar"/>
    <w:uiPriority w:val="11"/>
    <w:qFormat/>
    <w:rsid w:val="00862ABC"/>
    <w:pPr>
      <w:numPr>
        <w:ilvl w:val="1"/>
      </w:numPr>
      <w:spacing w:after="200" w:line="276" w:lineRule="auto"/>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62ABC"/>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862ABC"/>
    <w:rPr>
      <w:i/>
      <w:iCs/>
      <w:color w:val="808080" w:themeColor="text1" w:themeTint="7F"/>
    </w:rPr>
  </w:style>
  <w:style w:type="character" w:styleId="SubtleReference">
    <w:name w:val="Subtle Reference"/>
    <w:basedOn w:val="DefaultParagraphFont"/>
    <w:uiPriority w:val="31"/>
    <w:qFormat/>
    <w:rsid w:val="00862ABC"/>
    <w:rPr>
      <w:smallCaps/>
      <w:color w:val="C0504D" w:themeColor="accent2"/>
      <w:u w:val="single"/>
    </w:rPr>
  </w:style>
  <w:style w:type="paragraph" w:styleId="Title">
    <w:name w:val="Title"/>
    <w:basedOn w:val="Normal"/>
    <w:next w:val="Normal"/>
    <w:link w:val="TitleChar"/>
    <w:uiPriority w:val="10"/>
    <w:qFormat/>
    <w:rsid w:val="00862AB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2ABC"/>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862ABC"/>
    <w:pPr>
      <w:outlineLvl w:val="9"/>
    </w:pPr>
  </w:style>
  <w:style w:type="paragraph" w:customStyle="1" w:styleId="EndNoteBibliographyTitle">
    <w:name w:val="EndNote Bibliography Title"/>
    <w:basedOn w:val="Normal"/>
    <w:link w:val="EndNoteBibliographyTitleChar"/>
    <w:rsid w:val="002D343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D343E"/>
    <w:rPr>
      <w:rFonts w:ascii="Calibri" w:hAnsi="Calibri"/>
      <w:noProof/>
      <w:sz w:val="24"/>
      <w:szCs w:val="24"/>
    </w:rPr>
  </w:style>
  <w:style w:type="paragraph" w:customStyle="1" w:styleId="EndNoteBibliography">
    <w:name w:val="EndNote Bibliography"/>
    <w:basedOn w:val="Normal"/>
    <w:link w:val="EndNoteBibliographyChar"/>
    <w:rsid w:val="002D343E"/>
    <w:rPr>
      <w:rFonts w:ascii="Calibri" w:hAnsi="Calibri"/>
      <w:noProof/>
    </w:rPr>
  </w:style>
  <w:style w:type="character" w:customStyle="1" w:styleId="EndNoteBibliographyChar">
    <w:name w:val="EndNote Bibliography Char"/>
    <w:basedOn w:val="DefaultParagraphFont"/>
    <w:link w:val="EndNoteBibliography"/>
    <w:rsid w:val="002D343E"/>
    <w:rPr>
      <w:rFonts w:ascii="Calibri" w:hAnsi="Calibri"/>
      <w:noProof/>
      <w:sz w:val="24"/>
      <w:szCs w:val="24"/>
    </w:rPr>
  </w:style>
  <w:style w:type="character" w:styleId="Hyperlink">
    <w:name w:val="Hyperlink"/>
    <w:basedOn w:val="DefaultParagraphFont"/>
    <w:rsid w:val="00127A33"/>
    <w:rPr>
      <w:color w:val="0000FF" w:themeColor="hyperlink"/>
      <w:u w:val="single"/>
    </w:rPr>
  </w:style>
  <w:style w:type="paragraph" w:styleId="EndnoteText">
    <w:name w:val="endnote text"/>
    <w:basedOn w:val="Normal"/>
    <w:link w:val="EndnoteTextChar"/>
    <w:semiHidden/>
    <w:unhideWhenUsed/>
    <w:rsid w:val="0001176F"/>
    <w:pPr>
      <w:spacing w:before="0"/>
    </w:pPr>
    <w:rPr>
      <w:sz w:val="20"/>
      <w:szCs w:val="20"/>
    </w:rPr>
  </w:style>
  <w:style w:type="character" w:customStyle="1" w:styleId="EndnoteTextChar">
    <w:name w:val="Endnote Text Char"/>
    <w:basedOn w:val="DefaultParagraphFont"/>
    <w:link w:val="EndnoteText"/>
    <w:semiHidden/>
    <w:rsid w:val="0001176F"/>
    <w:rPr>
      <w:rFonts w:asciiTheme="minorHAnsi" w:hAnsiTheme="minorHAnsi"/>
    </w:rPr>
  </w:style>
  <w:style w:type="character" w:styleId="EndnoteReference">
    <w:name w:val="endnote reference"/>
    <w:basedOn w:val="DefaultParagraphFont"/>
    <w:semiHidden/>
    <w:unhideWhenUsed/>
    <w:rsid w:val="0001176F"/>
    <w:rPr>
      <w:vertAlign w:val="superscript"/>
    </w:rPr>
  </w:style>
  <w:style w:type="paragraph" w:styleId="FootnoteText">
    <w:name w:val="footnote text"/>
    <w:basedOn w:val="Normal"/>
    <w:link w:val="FootnoteTextChar"/>
    <w:semiHidden/>
    <w:unhideWhenUsed/>
    <w:rsid w:val="007F74B4"/>
    <w:pPr>
      <w:spacing w:before="0"/>
    </w:pPr>
    <w:rPr>
      <w:sz w:val="20"/>
      <w:szCs w:val="20"/>
    </w:rPr>
  </w:style>
  <w:style w:type="character" w:customStyle="1" w:styleId="FootnoteTextChar">
    <w:name w:val="Footnote Text Char"/>
    <w:basedOn w:val="DefaultParagraphFont"/>
    <w:link w:val="FootnoteText"/>
    <w:semiHidden/>
    <w:rsid w:val="007F74B4"/>
    <w:rPr>
      <w:rFonts w:asciiTheme="minorHAnsi" w:hAnsiTheme="minorHAnsi"/>
    </w:rPr>
  </w:style>
  <w:style w:type="character" w:styleId="FootnoteReference">
    <w:name w:val="footnote reference"/>
    <w:basedOn w:val="DefaultParagraphFont"/>
    <w:semiHidden/>
    <w:unhideWhenUsed/>
    <w:rsid w:val="007F74B4"/>
    <w:rPr>
      <w:vertAlign w:val="superscript"/>
    </w:rPr>
  </w:style>
  <w:style w:type="character" w:styleId="CommentReference">
    <w:name w:val="annotation reference"/>
    <w:basedOn w:val="DefaultParagraphFont"/>
    <w:semiHidden/>
    <w:unhideWhenUsed/>
    <w:rsid w:val="00244B28"/>
    <w:rPr>
      <w:sz w:val="16"/>
      <w:szCs w:val="16"/>
    </w:rPr>
  </w:style>
  <w:style w:type="paragraph" w:styleId="CommentText">
    <w:name w:val="annotation text"/>
    <w:basedOn w:val="Normal"/>
    <w:link w:val="CommentTextChar"/>
    <w:semiHidden/>
    <w:unhideWhenUsed/>
    <w:rsid w:val="00244B28"/>
    <w:rPr>
      <w:sz w:val="20"/>
      <w:szCs w:val="20"/>
    </w:rPr>
  </w:style>
  <w:style w:type="character" w:customStyle="1" w:styleId="CommentTextChar">
    <w:name w:val="Comment Text Char"/>
    <w:basedOn w:val="DefaultParagraphFont"/>
    <w:link w:val="CommentText"/>
    <w:semiHidden/>
    <w:rsid w:val="00244B28"/>
    <w:rPr>
      <w:rFonts w:asciiTheme="minorHAnsi" w:hAnsiTheme="minorHAnsi"/>
    </w:rPr>
  </w:style>
  <w:style w:type="paragraph" w:styleId="CommentSubject">
    <w:name w:val="annotation subject"/>
    <w:basedOn w:val="CommentText"/>
    <w:next w:val="CommentText"/>
    <w:link w:val="CommentSubjectChar"/>
    <w:semiHidden/>
    <w:unhideWhenUsed/>
    <w:rsid w:val="00244B28"/>
    <w:rPr>
      <w:b/>
      <w:bCs/>
    </w:rPr>
  </w:style>
  <w:style w:type="character" w:customStyle="1" w:styleId="CommentSubjectChar">
    <w:name w:val="Comment Subject Char"/>
    <w:basedOn w:val="CommentTextChar"/>
    <w:link w:val="CommentSubject"/>
    <w:semiHidden/>
    <w:rsid w:val="00244B28"/>
    <w:rPr>
      <w:rFonts w:asciiTheme="minorHAnsi" w:hAnsiTheme="minorHAnsi"/>
      <w:b/>
      <w:bCs/>
    </w:rPr>
  </w:style>
  <w:style w:type="paragraph" w:styleId="BalloonText">
    <w:name w:val="Balloon Text"/>
    <w:basedOn w:val="Normal"/>
    <w:link w:val="BalloonTextChar"/>
    <w:semiHidden/>
    <w:unhideWhenUsed/>
    <w:rsid w:val="00244B28"/>
    <w:pPr>
      <w:spacing w:before="0"/>
    </w:pPr>
    <w:rPr>
      <w:rFonts w:ascii="Tahoma" w:hAnsi="Tahoma" w:cs="Tahoma"/>
      <w:sz w:val="16"/>
      <w:szCs w:val="16"/>
    </w:rPr>
  </w:style>
  <w:style w:type="character" w:customStyle="1" w:styleId="BalloonTextChar">
    <w:name w:val="Balloon Text Char"/>
    <w:basedOn w:val="DefaultParagraphFont"/>
    <w:link w:val="BalloonText"/>
    <w:semiHidden/>
    <w:rsid w:val="00244B28"/>
    <w:rPr>
      <w:rFonts w:ascii="Tahoma" w:hAnsi="Tahoma" w:cs="Tahoma"/>
      <w:sz w:val="16"/>
      <w:szCs w:val="16"/>
    </w:rPr>
  </w:style>
  <w:style w:type="character" w:styleId="FollowedHyperlink">
    <w:name w:val="FollowedHyperlink"/>
    <w:basedOn w:val="DefaultParagraphFont"/>
    <w:rsid w:val="0047447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rm.ac.uk/about/people/hub/Rebekah-Luff.php" TargetMode="External"/><Relationship Id="rId18" Type="http://schemas.openxmlformats.org/officeDocument/2006/relationships/image" Target="media/image3.jpg"/><Relationship Id="rId26" Type="http://schemas.openxmlformats.org/officeDocument/2006/relationships/hyperlink" Target="http://eprints.ncrm.ac.uk/3721/" TargetMode="External"/><Relationship Id="rId3" Type="http://schemas.openxmlformats.org/officeDocument/2006/relationships/styles" Target="styles.xml"/><Relationship Id="rId21" Type="http://schemas.openxmlformats.org/officeDocument/2006/relationships/hyperlink" Target="http://eprints.soton.ac.uk/id/eprint/34817"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www.ncrm.ac.uk/about/people/hub/David-Martin.php" TargetMode="External"/><Relationship Id="rId25" Type="http://schemas.openxmlformats.org/officeDocument/2006/relationships/hyperlink" Target="http://dcpapers.dublincore.org/pubs/article/view/975" TargetMode="External"/><Relationship Id="rId2" Type="http://schemas.openxmlformats.org/officeDocument/2006/relationships/numbering" Target="numbering.xml"/><Relationship Id="rId16" Type="http://schemas.openxmlformats.org/officeDocument/2006/relationships/hyperlink" Target="http://www.restore.ac.uk/" TargetMode="External"/><Relationship Id="rId20" Type="http://schemas.openxmlformats.org/officeDocument/2006/relationships/hyperlink" Target="http://www.itutility.ac.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rm.ac.uk/about/people/hub/David-Martin.php" TargetMode="External"/><Relationship Id="rId24" Type="http://schemas.openxmlformats.org/officeDocument/2006/relationships/hyperlink" Target="http://dx.doi.org/10.1080/19386389.2013.778730" TargetMode="External"/><Relationship Id="rId5" Type="http://schemas.openxmlformats.org/officeDocument/2006/relationships/settings" Target="settings.xml"/><Relationship Id="rId15" Type="http://schemas.openxmlformats.org/officeDocument/2006/relationships/hyperlink" Target="http://www.ncrm.ac.uk/about/people/hub/Jonathan-Earley.php" TargetMode="External"/><Relationship Id="rId23" Type="http://schemas.openxmlformats.org/officeDocument/2006/relationships/hyperlink" Target="http://dx.doi.org/10.1016/j.chb.2010.09.014" TargetMode="External"/><Relationship Id="rId28" Type="http://schemas.openxmlformats.org/officeDocument/2006/relationships/hyperlink" Target="http://www.data-archive.ac.uk/find/hasset-thesaurus" TargetMode="External"/><Relationship Id="rId10" Type="http://schemas.openxmlformats.org/officeDocument/2006/relationships/hyperlink" Target="http://www.itutility.ac.uk/" TargetMode="External"/><Relationship Id="rId19" Type="http://schemas.openxmlformats.org/officeDocument/2006/relationships/hyperlink" Target="http://www.ncrm.ac.uk/RMF2014/home.php"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ncrm.ac.uk/about/people/hub/Arshad-Khan.php" TargetMode="External"/><Relationship Id="rId22" Type="http://schemas.openxmlformats.org/officeDocument/2006/relationships/hyperlink" Target="http://citesandinsights.info/civ6i4.pdf" TargetMode="External"/><Relationship Id="rId27" Type="http://schemas.openxmlformats.org/officeDocument/2006/relationships/hyperlink" Target="http://site.ebrary.com/lib/soton/Doc?id=10576472"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E644F8-C326-40DC-8918-6C1BA671F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Pages>
  <Words>1886</Words>
  <Characters>24556</Characters>
  <Application>Microsoft Office Word</Application>
  <DocSecurity>0</DocSecurity>
  <Lines>409</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 can do more for you! Librarians can work as part of your research team</dc:title>
  <dc:subject>embedded librarianship</dc:subject>
  <dc:creator>Byatt</dc:creator>
  <cp:keywords>embedded librarian;itaau</cp:keywords>
  <cp:lastModifiedBy>Byatt</cp:lastModifiedBy>
  <cp:revision>4</cp:revision>
  <dcterms:created xsi:type="dcterms:W3CDTF">2015-04-27T13:32:00Z</dcterms:created>
  <dcterms:modified xsi:type="dcterms:W3CDTF">2015-04-27T14:01:00Z</dcterms:modified>
</cp:coreProperties>
</file>